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 xml:space="preserve">Reasonable </w:t>
      </w:r>
      <w:proofErr w:type="gramStart"/>
      <w:r>
        <w:rPr>
          <w:rFonts w:ascii="Arial" w:hAnsi="Arial" w:cs="Arial"/>
          <w:color w:val="000000" w:themeColor="text1"/>
          <w:sz w:val="24"/>
          <w:szCs w:val="24"/>
        </w:rPr>
        <w:t>expectations;</w:t>
      </w:r>
      <w:proofErr w:type="gramEnd"/>
      <w:r>
        <w:rPr>
          <w:rFonts w:ascii="Arial" w:hAnsi="Arial" w:cs="Arial"/>
          <w:color w:val="000000" w:themeColor="text1"/>
          <w:sz w:val="24"/>
          <w:szCs w:val="24"/>
        </w:rPr>
        <w:t xml:space="preserve">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0"/>
      <w:r w:rsidR="00D71F41">
        <w:rPr>
          <w:rFonts w:ascii="Arial" w:hAnsi="Arial" w:cs="Arial"/>
          <w:sz w:val="24"/>
          <w:szCs w:val="24"/>
        </w:rPr>
        <w:t>cite</w:t>
      </w:r>
      <w:commentRangeEnd w:id="0"/>
      <w:r w:rsidR="00D71F41">
        <w:rPr>
          <w:rStyle w:val="CommentReference"/>
        </w:rPr>
        <w:commentReference w:id="0"/>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 xml:space="preserve">may have interacted with lower </w:t>
      </w:r>
      <w:r w:rsidR="00B93A31">
        <w:rPr>
          <w:rFonts w:ascii="Arial" w:hAnsi="Arial" w:cs="Arial"/>
          <w:sz w:val="24"/>
          <w:szCs w:val="24"/>
        </w:rPr>
        <w:lastRenderedPageBreak/>
        <w:t>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r w:rsidR="00647E57">
        <w:rPr>
          <w:rFonts w:ascii="Arial" w:hAnsi="Arial" w:cs="Arial"/>
          <w:sz w:val="24"/>
          <w:szCs w:val="24"/>
        </w:rPr>
        <w:t xml:space="preserve">is often placed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575CCE4B"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time </w:t>
      </w:r>
      <w:r w:rsidR="00637688" w:rsidRPr="001E12B1">
        <w:rPr>
          <w:rFonts w:ascii="Arial" w:hAnsi="Arial" w:cs="Arial"/>
          <w:sz w:val="24"/>
          <w:szCs w:val="24"/>
        </w:rPr>
        <w:t>periods</w:t>
      </w:r>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average 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092E4881" w:rsidR="0010067C" w:rsidRPr="00FE7E0E" w:rsidRDefault="00FA2C47" w:rsidP="0010067C">
      <w:pPr>
        <w:pStyle w:val="NoSpacing"/>
        <w:ind w:firstLine="720"/>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13536" behindDoc="0" locked="0" layoutInCell="1" allowOverlap="1" wp14:anchorId="6088D864" wp14:editId="18F2942B">
                <wp:simplePos x="0" y="0"/>
                <wp:positionH relativeFrom="column">
                  <wp:posOffset>2245360</wp:posOffset>
                </wp:positionH>
                <wp:positionV relativeFrom="paragraph">
                  <wp:posOffset>8890</wp:posOffset>
                </wp:positionV>
                <wp:extent cx="3752215" cy="3086735"/>
                <wp:effectExtent l="0" t="0" r="635" b="0"/>
                <wp:wrapSquare wrapText="bothSides"/>
                <wp:docPr id="6" name="Group 6"/>
                <wp:cNvGraphicFramePr/>
                <a:graphic xmlns:a="http://schemas.openxmlformats.org/drawingml/2006/main">
                  <a:graphicData uri="http://schemas.microsoft.com/office/word/2010/wordprocessingGroup">
                    <wpg:wgp>
                      <wpg:cNvGrpSpPr/>
                      <wpg:grpSpPr>
                        <a:xfrm>
                          <a:off x="0" y="0"/>
                          <a:ext cx="3752215" cy="3086735"/>
                          <a:chOff x="-60287" y="-76669"/>
                          <a:chExt cx="3758764" cy="3090240"/>
                        </a:xfrm>
                      </wpg:grpSpPr>
                      <wps:wsp>
                        <wps:cNvPr id="3" name="Text Box 2"/>
                        <wps:cNvSpPr txBox="1">
                          <a:spLocks noChangeArrowheads="1"/>
                        </wps:cNvSpPr>
                        <wps:spPr bwMode="auto">
                          <a:xfrm>
                            <a:off x="-54765" y="2140614"/>
                            <a:ext cx="3669237" cy="872957"/>
                          </a:xfrm>
                          <a:prstGeom prst="rect">
                            <a:avLst/>
                          </a:prstGeom>
                          <a:solidFill>
                            <a:srgbClr val="FFFFFF"/>
                          </a:solidFill>
                          <a:ln w="9525">
                            <a:noFill/>
                            <a:miter lim="800000"/>
                            <a:headEnd/>
                            <a:tailEnd/>
                          </a:ln>
                        </wps:spPr>
                        <wps:txbx>
                          <w:txbxContent>
                            <w:p w14:paraId="1C2E644A" w14:textId="77777777" w:rsidR="00E25C69" w:rsidRPr="0054286D" w:rsidRDefault="00E25C69"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5780" t="2447" r="2739" b="6570"/>
                          <a:stretch/>
                        </pic:blipFill>
                        <pic:spPr bwMode="auto">
                          <a:xfrm>
                            <a:off x="-60287" y="-76669"/>
                            <a:ext cx="3758764" cy="224460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left:0;text-align:left;margin-left:176.8pt;margin-top:.7pt;width:295.45pt;height:243.05pt;z-index:251713536;mso-width-relative:margin;mso-height-relative:margin" coordorigin="-602,-766" coordsize="37587,30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">
                <v:shapetype id="_x0000_t202" coordsize="21600,21600" o:spt="202" path="m,l,21600r21600,l21600,xe">
                  <v:stroke joinstyle="miter"/>
                  <v:path gradientshapeok="t" o:connecttype="rect"/>
                </v:shapetype>
                <v:shape id="Text Box 2" o:spid="_x0000_s1027" type="#_x0000_t202" style="position:absolute;left:-547;top:21406;width:36691;height:8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E25C69" w:rsidRPr="0054286D" w:rsidRDefault="00E25C69"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2" o:title="A diagram of a treatment&#10;&#10;Description automatically generated" croptop="1604f" cropbottom="4306f" cropleft="3788f" cropright="1795f"/>
                </v:shape>
                <w10:wrap type="square"/>
              </v:group>
            </w:pict>
          </mc:Fallback>
        </mc:AlternateContent>
      </w:r>
    </w:p>
    <w:p w14:paraId="53F14B9A" w14:textId="5F9C45CA" w:rsidR="00ED41B1" w:rsidRPr="00102217" w:rsidRDefault="007F1212" w:rsidP="00CF711D">
      <w:pPr>
        <w:pStyle w:val="NoSpacing"/>
        <w:rPr>
          <w:rFonts w:ascii="Arial" w:hAnsi="Arial" w:cs="Arial"/>
          <w:b/>
          <w:bCs/>
          <w:i/>
          <w:iCs/>
          <w:sz w:val="28"/>
          <w:szCs w:val="28"/>
        </w:rPr>
      </w:pPr>
      <w:commentRangeStart w:id="1"/>
      <w:commentRangeEnd w:id="1"/>
      <w:r>
        <w:rPr>
          <w:rStyle w:val="CommentReference"/>
        </w:rPr>
        <w:commentReference w:id="1"/>
      </w:r>
      <w:r w:rsidR="00ED41B1" w:rsidRPr="00102217">
        <w:rPr>
          <w:rFonts w:ascii="Arial" w:hAnsi="Arial" w:cs="Arial"/>
          <w:b/>
          <w:bCs/>
          <w:i/>
          <w:iCs/>
          <w:sz w:val="28"/>
          <w:szCs w:val="28"/>
        </w:rPr>
        <w:t>Methods—</w:t>
      </w:r>
    </w:p>
    <w:p w14:paraId="24FC145E" w14:textId="38320E20" w:rsidR="004A3462" w:rsidRPr="00102217" w:rsidRDefault="004A3462" w:rsidP="005F494A">
      <w:pPr>
        <w:pStyle w:val="NoSpacing"/>
        <w:rPr>
          <w:rFonts w:ascii="Arial" w:hAnsi="Arial" w:cs="Arial"/>
          <w:b/>
          <w:bCs/>
          <w:i/>
          <w:iCs/>
          <w:sz w:val="24"/>
          <w:szCs w:val="24"/>
        </w:rPr>
      </w:pPr>
    </w:p>
    <w:p w14:paraId="4D129FE6" w14:textId="34DD74AB" w:rsidR="00415246" w:rsidRDefault="00ED41B1" w:rsidP="005F494A">
      <w:pPr>
        <w:pStyle w:val="NoSpacing"/>
        <w:rPr>
          <w:rFonts w:ascii="Arial" w:hAnsi="Arial" w:cs="Arial"/>
          <w:sz w:val="24"/>
          <w:szCs w:val="24"/>
        </w:rPr>
      </w:pPr>
      <w:commentRangeStart w:id="2"/>
      <w:r w:rsidRPr="00102217">
        <w:rPr>
          <w:rFonts w:ascii="Arial" w:hAnsi="Arial" w:cs="Arial"/>
          <w:b/>
          <w:bCs/>
          <w:sz w:val="24"/>
          <w:szCs w:val="24"/>
        </w:rPr>
        <w:t>Study species</w:t>
      </w:r>
      <w:commentRangeEnd w:id="2"/>
      <w:r w:rsidR="006A254A">
        <w:rPr>
          <w:rStyle w:val="CommentReference"/>
        </w:rPr>
        <w:commentReference w:id="2"/>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 xml:space="preserve">Hog </w:t>
      </w:r>
      <w:r w:rsidR="00327377" w:rsidRPr="00102217">
        <w:rPr>
          <w:rFonts w:ascii="Arial" w:hAnsi="Arial" w:cs="Arial"/>
          <w:sz w:val="24"/>
          <w:szCs w:val="24"/>
        </w:rPr>
        <w:lastRenderedPageBreak/>
        <w:t>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every other day</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AB052E">
        <w:rPr>
          <w:rFonts w:ascii="Arial" w:hAnsi="Arial" w:cs="Arial"/>
          <w:sz w:val="24"/>
          <w:szCs w:val="24"/>
        </w:rPr>
        <w:t xml:space="preserve">pair of complementary, </w:t>
      </w:r>
      <w:r w:rsidR="00B644A2">
        <w:rPr>
          <w:rFonts w:ascii="Arial" w:hAnsi="Arial" w:cs="Arial"/>
          <w:sz w:val="24"/>
          <w:szCs w:val="24"/>
        </w:rPr>
        <w:t xml:space="preserve">36-d growth </w:t>
      </w:r>
      <w:r w:rsidR="00AB052E">
        <w:rPr>
          <w:rFonts w:ascii="Arial" w:hAnsi="Arial" w:cs="Arial"/>
          <w:sz w:val="24"/>
          <w:szCs w:val="24"/>
        </w:rPr>
        <w:t>experiments</w:t>
      </w:r>
      <w:r w:rsidR="004A5C19">
        <w:rPr>
          <w:rFonts w:ascii="Arial" w:hAnsi="Arial" w:cs="Arial"/>
          <w:sz w:val="24"/>
          <w:szCs w:val="24"/>
        </w:rPr>
        <w:t xml:space="preserve"> (Fig. 1)</w:t>
      </w:r>
      <w:r w:rsidR="00B60CE9">
        <w:rPr>
          <w:rFonts w:ascii="Arial" w:hAnsi="Arial" w:cs="Arial"/>
          <w:sz w:val="24"/>
          <w:szCs w:val="24"/>
        </w:rPr>
        <w:t>.</w:t>
      </w:r>
    </w:p>
    <w:p w14:paraId="2DDBE3E8" w14:textId="385463BA" w:rsidR="00451878" w:rsidRDefault="00451878" w:rsidP="005F494A">
      <w:pPr>
        <w:pStyle w:val="NoSpacing"/>
        <w:rPr>
          <w:rFonts w:ascii="Arial" w:hAnsi="Arial" w:cs="Arial"/>
          <w:sz w:val="24"/>
          <w:szCs w:val="24"/>
        </w:rPr>
      </w:pPr>
    </w:p>
    <w:p w14:paraId="1882AD7D" w14:textId="7B31DB06" w:rsidR="00451878" w:rsidRDefault="00451878" w:rsidP="005F494A">
      <w:pPr>
        <w:pStyle w:val="NoSpacing"/>
        <w:rPr>
          <w:rFonts w:ascii="Arial" w:hAnsi="Arial" w:cs="Arial"/>
          <w:bCs/>
          <w:sz w:val="24"/>
          <w:szCs w:val="24"/>
        </w:rPr>
      </w:pPr>
      <w:r w:rsidRPr="005567CF">
        <w:rPr>
          <w:rFonts w:ascii="Arial" w:hAnsi="Arial" w:cs="Arial"/>
          <w:b/>
          <w:sz w:val="24"/>
          <w:szCs w:val="24"/>
        </w:rPr>
        <w:t>Experiment 1—</w:t>
      </w:r>
      <w:r>
        <w:rPr>
          <w:rFonts w:ascii="Arial" w:hAnsi="Arial" w:cs="Arial"/>
          <w:sz w:val="24"/>
          <w:szCs w:val="24"/>
        </w:rPr>
        <w:t xml:space="preserve"> </w:t>
      </w:r>
      <w:r w:rsidR="001B4E92">
        <w:rPr>
          <w:rFonts w:ascii="Arial" w:hAnsi="Arial" w:cs="Arial"/>
          <w:sz w:val="24"/>
          <w:szCs w:val="24"/>
        </w:rPr>
        <w:t xml:space="preserve">In </w:t>
      </w:r>
      <w:r w:rsidR="00A92200">
        <w:rPr>
          <w:rFonts w:ascii="Arial" w:hAnsi="Arial" w:cs="Arial"/>
          <w:sz w:val="24"/>
          <w:szCs w:val="24"/>
        </w:rPr>
        <w:t>a first</w:t>
      </w:r>
      <w:r w:rsidR="001B4E92">
        <w:rPr>
          <w:rFonts w:ascii="Arial" w:hAnsi="Arial" w:cs="Arial"/>
          <w:sz w:val="24"/>
          <w:szCs w:val="24"/>
        </w:rPr>
        <w:t xml:space="preserve"> study component, we</w:t>
      </w:r>
      <w:r>
        <w:rPr>
          <w:rFonts w:ascii="Arial" w:hAnsi="Arial" w:cs="Arial"/>
          <w:bCs/>
          <w:sz w:val="24"/>
          <w:szCs w:val="24"/>
        </w:rPr>
        <w:t xml:space="preserve"> asked whether TA affects oyster shell growth in the simplest possible way, focusing on altered alkalinity in seawater of ambient salinity. We established two replicate </w:t>
      </w:r>
      <w:r w:rsidR="00A92200">
        <w:rPr>
          <w:rFonts w:ascii="Arial" w:hAnsi="Arial" w:cs="Arial"/>
          <w:bCs/>
          <w:sz w:val="24"/>
          <w:szCs w:val="24"/>
        </w:rPr>
        <w:t>cultures</w:t>
      </w:r>
      <w:r>
        <w:rPr>
          <w:rFonts w:ascii="Arial" w:hAnsi="Arial" w:cs="Arial"/>
          <w:bCs/>
          <w:sz w:val="24"/>
          <w:szCs w:val="24"/>
        </w:rPr>
        <w:t xml:space="preserve"> </w:t>
      </w:r>
      <w:r w:rsidR="00453CA6">
        <w:rPr>
          <w:rFonts w:ascii="Arial" w:hAnsi="Arial" w:cs="Arial"/>
          <w:bCs/>
          <w:sz w:val="24"/>
          <w:szCs w:val="24"/>
        </w:rPr>
        <w:t xml:space="preserve">at ambient salinity (S=34) </w:t>
      </w:r>
      <w:r w:rsidR="00A92200">
        <w:rPr>
          <w:rFonts w:ascii="Arial" w:hAnsi="Arial" w:cs="Arial"/>
          <w:bCs/>
          <w:sz w:val="24"/>
          <w:szCs w:val="24"/>
        </w:rPr>
        <w:t>for</w:t>
      </w:r>
      <w:r>
        <w:rPr>
          <w:rFonts w:ascii="Arial" w:hAnsi="Arial" w:cs="Arial"/>
          <w:bCs/>
          <w:sz w:val="24"/>
          <w:szCs w:val="24"/>
        </w:rPr>
        <w:t xml:space="preserve"> each of three TA levels: 955, 1955, and 2900 </w:t>
      </w:r>
      <w:r>
        <w:rPr>
          <w:rFonts w:ascii="Arial" w:hAnsi="Arial" w:cs="Arial"/>
          <w:sz w:val="24"/>
          <w:szCs w:val="24"/>
        </w:rPr>
        <w:t>µ</w:t>
      </w:r>
      <w:r w:rsidRPr="00102217">
        <w:rPr>
          <w:rFonts w:ascii="Arial" w:hAnsi="Arial" w:cs="Arial"/>
          <w:sz w:val="24"/>
          <w:szCs w:val="24"/>
        </w:rPr>
        <w:t>mol kg</w:t>
      </w:r>
      <w:r w:rsidRPr="00320883">
        <w:rPr>
          <w:rFonts w:ascii="Arial" w:hAnsi="Arial" w:cs="Arial"/>
          <w:sz w:val="24"/>
          <w:szCs w:val="24"/>
          <w:vertAlign w:val="superscript"/>
        </w:rPr>
        <w:t>-1</w:t>
      </w:r>
      <w:r w:rsidR="004849A8">
        <w:rPr>
          <w:rFonts w:ascii="Arial" w:hAnsi="Arial" w:cs="Arial"/>
          <w:sz w:val="24"/>
          <w:szCs w:val="24"/>
        </w:rPr>
        <w:t>. The experimental design therefore encompassed 49 oysters</w:t>
      </w:r>
      <w:r>
        <w:rPr>
          <w:rFonts w:ascii="Arial" w:hAnsi="Arial" w:cs="Arial"/>
          <w:bCs/>
          <w:sz w:val="24"/>
          <w:szCs w:val="24"/>
        </w:rPr>
        <w:t xml:space="preserve"> </w:t>
      </w:r>
      <w:r w:rsidR="00FB09A7">
        <w:rPr>
          <w:rFonts w:ascii="Arial" w:hAnsi="Arial" w:cs="Arial"/>
          <w:bCs/>
          <w:sz w:val="24"/>
          <w:szCs w:val="24"/>
        </w:rPr>
        <w:t>x</w:t>
      </w:r>
      <w:r w:rsidR="004849A8">
        <w:rPr>
          <w:rFonts w:ascii="Arial" w:hAnsi="Arial" w:cs="Arial"/>
          <w:bCs/>
          <w:sz w:val="24"/>
          <w:szCs w:val="24"/>
        </w:rPr>
        <w:t xml:space="preserve"> 2 static cultures </w:t>
      </w:r>
      <w:r w:rsidR="00FB09A7">
        <w:rPr>
          <w:rFonts w:ascii="Arial" w:hAnsi="Arial" w:cs="Arial"/>
          <w:bCs/>
          <w:sz w:val="24"/>
          <w:szCs w:val="24"/>
        </w:rPr>
        <w:t>x</w:t>
      </w:r>
      <w:r w:rsidR="004849A8">
        <w:rPr>
          <w:rFonts w:ascii="Arial" w:hAnsi="Arial" w:cs="Arial"/>
          <w:bCs/>
          <w:sz w:val="24"/>
          <w:szCs w:val="24"/>
        </w:rPr>
        <w:t xml:space="preserve"> 3 alkalinity levels = 294 individuals, all at S = 34</w:t>
      </w:r>
      <w:r w:rsidR="004A5C19">
        <w:rPr>
          <w:rFonts w:ascii="Arial" w:hAnsi="Arial" w:cs="Arial"/>
          <w:bCs/>
          <w:sz w:val="24"/>
          <w:szCs w:val="24"/>
        </w:rPr>
        <w:t xml:space="preserve"> (Fig. 1)</w:t>
      </w:r>
      <w:r w:rsidR="004849A8">
        <w:rPr>
          <w:rFonts w:ascii="Arial" w:hAnsi="Arial" w:cs="Arial"/>
          <w:bCs/>
          <w:sz w:val="24"/>
          <w:szCs w:val="24"/>
        </w:rPr>
        <w:t>.</w:t>
      </w:r>
    </w:p>
    <w:p w14:paraId="2BA672C1" w14:textId="5F7F63F4" w:rsidR="00451878" w:rsidRDefault="00451878" w:rsidP="005F494A">
      <w:pPr>
        <w:pStyle w:val="NoSpacing"/>
        <w:rPr>
          <w:rFonts w:ascii="Arial" w:hAnsi="Arial" w:cs="Arial"/>
          <w:bCs/>
          <w:sz w:val="24"/>
          <w:szCs w:val="24"/>
        </w:rPr>
      </w:pPr>
    </w:p>
    <w:p w14:paraId="352A61DB" w14:textId="5C0AB169" w:rsidR="00451878" w:rsidRPr="003F7DE4" w:rsidRDefault="00451878" w:rsidP="005F494A">
      <w:pPr>
        <w:pStyle w:val="NoSpacing"/>
        <w:rPr>
          <w:rFonts w:ascii="Arial" w:hAnsi="Arial" w:cs="Arial"/>
          <w:sz w:val="24"/>
          <w:szCs w:val="24"/>
        </w:rPr>
      </w:pPr>
      <w:r w:rsidRPr="005567CF">
        <w:rPr>
          <w:rFonts w:ascii="Arial" w:hAnsi="Arial" w:cs="Arial"/>
          <w:b/>
          <w:bCs/>
          <w:sz w:val="24"/>
          <w:szCs w:val="24"/>
        </w:rPr>
        <w:t>Experiment 2—</w:t>
      </w:r>
      <w:r>
        <w:rPr>
          <w:rFonts w:ascii="Arial" w:hAnsi="Arial" w:cs="Arial"/>
          <w:bCs/>
          <w:sz w:val="24"/>
          <w:szCs w:val="24"/>
        </w:rPr>
        <w:t xml:space="preserve"> </w:t>
      </w:r>
      <w:r w:rsidR="00453CA6">
        <w:rPr>
          <w:rFonts w:ascii="Arial" w:hAnsi="Arial" w:cs="Arial"/>
          <w:bCs/>
          <w:sz w:val="24"/>
          <w:szCs w:val="24"/>
        </w:rPr>
        <w:t xml:space="preserve">In a second </w:t>
      </w:r>
      <w:r w:rsidR="001B4E92">
        <w:rPr>
          <w:rFonts w:ascii="Arial" w:hAnsi="Arial" w:cs="Arial"/>
          <w:bCs/>
          <w:sz w:val="24"/>
          <w:szCs w:val="24"/>
        </w:rPr>
        <w:t>study component</w:t>
      </w:r>
      <w:r w:rsidR="00453CA6">
        <w:rPr>
          <w:rFonts w:ascii="Arial" w:hAnsi="Arial" w:cs="Arial"/>
          <w:bCs/>
          <w:sz w:val="24"/>
          <w:szCs w:val="24"/>
        </w:rPr>
        <w:t xml:space="preserve">, we </w:t>
      </w:r>
      <w:r w:rsidR="009F04F3">
        <w:rPr>
          <w:rFonts w:ascii="Arial" w:hAnsi="Arial" w:cs="Arial"/>
          <w:bCs/>
          <w:sz w:val="24"/>
          <w:szCs w:val="24"/>
        </w:rPr>
        <w:t>refined</w:t>
      </w:r>
      <w:r w:rsidR="00453CA6">
        <w:rPr>
          <w:rFonts w:ascii="Arial" w:hAnsi="Arial" w:cs="Arial"/>
          <w:bCs/>
          <w:sz w:val="24"/>
          <w:szCs w:val="24"/>
        </w:rPr>
        <w:t xml:space="preserve"> our perspective in recognition that oysters live preferentially in estuaries. Estuaries frequently experience decreased salinity, and declines in salinity can be accompanied by a range of TA levels. For instance, in estuaries that receive streams from watersheds of carbonate geology, salinity depressions can be associated with surprisingly high TA. In other cases, freshwater inputs may tie mostly to rain, which has negligible TA, leading to oysters </w:t>
      </w:r>
      <w:r w:rsidR="00B61984">
        <w:rPr>
          <w:rFonts w:ascii="Arial" w:hAnsi="Arial" w:cs="Arial"/>
          <w:bCs/>
          <w:sz w:val="24"/>
          <w:szCs w:val="24"/>
        </w:rPr>
        <w:t>experiencing</w:t>
      </w:r>
      <w:r w:rsidR="00453CA6">
        <w:rPr>
          <w:rFonts w:ascii="Arial" w:hAnsi="Arial" w:cs="Arial"/>
          <w:bCs/>
          <w:sz w:val="24"/>
          <w:szCs w:val="24"/>
        </w:rPr>
        <w:t xml:space="preserve"> low S joined with low TA. </w:t>
      </w:r>
      <w:r w:rsidR="009F04F3">
        <w:rPr>
          <w:rFonts w:ascii="Arial" w:hAnsi="Arial" w:cs="Arial"/>
          <w:bCs/>
          <w:sz w:val="24"/>
          <w:szCs w:val="24"/>
        </w:rPr>
        <w:t xml:space="preserve">Given the range in possible TA conditions that </w:t>
      </w:r>
      <w:r w:rsidR="00FB09A7">
        <w:rPr>
          <w:rFonts w:ascii="Arial" w:hAnsi="Arial" w:cs="Arial"/>
          <w:bCs/>
          <w:sz w:val="24"/>
          <w:szCs w:val="24"/>
        </w:rPr>
        <w:t>can</w:t>
      </w:r>
      <w:r w:rsidR="009F04F3">
        <w:rPr>
          <w:rFonts w:ascii="Arial" w:hAnsi="Arial" w:cs="Arial"/>
          <w:bCs/>
          <w:sz w:val="24"/>
          <w:szCs w:val="24"/>
        </w:rPr>
        <w:t xml:space="preserve"> accompany low S,</w:t>
      </w:r>
      <w:r w:rsidR="00453CA6">
        <w:rPr>
          <w:rFonts w:ascii="Arial" w:hAnsi="Arial" w:cs="Arial"/>
          <w:bCs/>
          <w:sz w:val="24"/>
          <w:szCs w:val="24"/>
        </w:rPr>
        <w:t xml:space="preserve"> we used two replicate </w:t>
      </w:r>
      <w:r w:rsidR="00A92200">
        <w:rPr>
          <w:rFonts w:ascii="Arial" w:hAnsi="Arial" w:cs="Arial"/>
          <w:bCs/>
          <w:sz w:val="24"/>
          <w:szCs w:val="24"/>
        </w:rPr>
        <w:t>cultures</w:t>
      </w:r>
      <w:r w:rsidR="00453CA6">
        <w:rPr>
          <w:rFonts w:ascii="Arial" w:hAnsi="Arial" w:cs="Arial"/>
          <w:bCs/>
          <w:sz w:val="24"/>
          <w:szCs w:val="24"/>
        </w:rPr>
        <w:t xml:space="preserve"> at S=27 for each of three TA levels: 790, 1485, and 2200 </w:t>
      </w:r>
      <w:r w:rsidR="00453CA6">
        <w:rPr>
          <w:rFonts w:ascii="Arial" w:hAnsi="Arial" w:cs="Arial"/>
          <w:sz w:val="24"/>
          <w:szCs w:val="24"/>
        </w:rPr>
        <w:t>µ</w:t>
      </w:r>
      <w:r w:rsidR="00453CA6" w:rsidRPr="00102217">
        <w:rPr>
          <w:rFonts w:ascii="Arial" w:hAnsi="Arial" w:cs="Arial"/>
          <w:sz w:val="24"/>
          <w:szCs w:val="24"/>
        </w:rPr>
        <w:t>mol kg</w:t>
      </w:r>
      <w:r w:rsidR="00453CA6" w:rsidRPr="00320883">
        <w:rPr>
          <w:rFonts w:ascii="Arial" w:hAnsi="Arial" w:cs="Arial"/>
          <w:sz w:val="24"/>
          <w:szCs w:val="24"/>
          <w:vertAlign w:val="superscript"/>
        </w:rPr>
        <w:t>-1</w:t>
      </w:r>
      <w:r w:rsidR="00453CA6">
        <w:rPr>
          <w:rFonts w:ascii="Arial" w:hAnsi="Arial" w:cs="Arial"/>
          <w:sz w:val="24"/>
          <w:szCs w:val="24"/>
        </w:rPr>
        <w:t xml:space="preserve">. </w:t>
      </w:r>
      <w:r w:rsidR="004E49C3">
        <w:rPr>
          <w:rFonts w:ascii="Arial" w:hAnsi="Arial" w:cs="Arial"/>
          <w:sz w:val="24"/>
          <w:szCs w:val="24"/>
        </w:rPr>
        <w:t xml:space="preserve">The design </w:t>
      </w:r>
      <w:r w:rsidR="00FB09A7">
        <w:rPr>
          <w:rFonts w:ascii="Arial" w:hAnsi="Arial" w:cs="Arial"/>
          <w:sz w:val="24"/>
          <w:szCs w:val="24"/>
        </w:rPr>
        <w:t xml:space="preserve">for </w:t>
      </w:r>
      <w:r w:rsidR="00A92200">
        <w:rPr>
          <w:rFonts w:ascii="Arial" w:hAnsi="Arial" w:cs="Arial"/>
          <w:sz w:val="24"/>
          <w:szCs w:val="24"/>
        </w:rPr>
        <w:t xml:space="preserve">this second </w:t>
      </w:r>
      <w:r w:rsidR="00FB09A7">
        <w:rPr>
          <w:rFonts w:ascii="Arial" w:hAnsi="Arial" w:cs="Arial"/>
          <w:sz w:val="24"/>
          <w:szCs w:val="24"/>
        </w:rPr>
        <w:t xml:space="preserve">experiment </w:t>
      </w:r>
      <w:r w:rsidR="004E49C3">
        <w:rPr>
          <w:rFonts w:ascii="Arial" w:hAnsi="Arial" w:cs="Arial"/>
          <w:sz w:val="24"/>
          <w:szCs w:val="24"/>
        </w:rPr>
        <w:t xml:space="preserve">thus contained 49 oysters </w:t>
      </w:r>
      <w:r w:rsidR="00FB09A7">
        <w:rPr>
          <w:rFonts w:ascii="Arial" w:hAnsi="Arial" w:cs="Arial"/>
          <w:sz w:val="24"/>
          <w:szCs w:val="24"/>
        </w:rPr>
        <w:t>x</w:t>
      </w:r>
      <w:r w:rsidR="004E49C3">
        <w:rPr>
          <w:rFonts w:ascii="Arial" w:hAnsi="Arial" w:cs="Arial"/>
          <w:sz w:val="24"/>
          <w:szCs w:val="24"/>
        </w:rPr>
        <w:t xml:space="preserve"> 2 static cultures </w:t>
      </w:r>
      <w:r w:rsidR="00FB09A7">
        <w:rPr>
          <w:rFonts w:ascii="Arial" w:hAnsi="Arial" w:cs="Arial"/>
          <w:sz w:val="24"/>
          <w:szCs w:val="24"/>
        </w:rPr>
        <w:t>x</w:t>
      </w:r>
      <w:r w:rsidR="004E49C3">
        <w:rPr>
          <w:rFonts w:ascii="Arial" w:hAnsi="Arial" w:cs="Arial"/>
          <w:sz w:val="24"/>
          <w:szCs w:val="24"/>
        </w:rPr>
        <w:t xml:space="preserve"> 3 alkalinity levels = 294 individuals, all at S = 27</w:t>
      </w:r>
      <w:r w:rsidR="004A5C19">
        <w:rPr>
          <w:rFonts w:ascii="Arial" w:hAnsi="Arial" w:cs="Arial"/>
          <w:sz w:val="24"/>
          <w:szCs w:val="24"/>
        </w:rPr>
        <w:t xml:space="preserve"> (Fig. 1)</w:t>
      </w:r>
      <w:r w:rsidR="004E49C3">
        <w:rPr>
          <w:rFonts w:ascii="Arial" w:hAnsi="Arial" w:cs="Arial"/>
          <w:sz w:val="24"/>
          <w:szCs w:val="24"/>
        </w:rPr>
        <w:t>.</w:t>
      </w:r>
    </w:p>
    <w:p w14:paraId="12E113E0" w14:textId="5B8D827C" w:rsidR="004A3462" w:rsidRPr="00102217" w:rsidRDefault="004A3462" w:rsidP="005F494A">
      <w:pPr>
        <w:pStyle w:val="NoSpacing"/>
        <w:rPr>
          <w:rFonts w:ascii="Arial" w:hAnsi="Arial" w:cs="Arial"/>
          <w:sz w:val="24"/>
          <w:szCs w:val="24"/>
        </w:rPr>
      </w:pPr>
    </w:p>
    <w:p w14:paraId="38065A87" w14:textId="58991CF0"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9B1EDA" w:rsidRPr="00102217">
        <w:rPr>
          <w:rFonts w:ascii="Arial" w:hAnsi="Arial" w:cs="Arial"/>
          <w:b/>
          <w:bCs/>
          <w:sz w:val="24"/>
          <w:szCs w:val="24"/>
        </w:rPr>
        <w:t xml:space="preserve"> </w:t>
      </w:r>
      <w:r w:rsidR="000C2617">
        <w:rPr>
          <w:rFonts w:ascii="Arial" w:hAnsi="Arial" w:cs="Arial"/>
          <w:bCs/>
          <w:sz w:val="24"/>
          <w:szCs w:val="24"/>
        </w:rPr>
        <w:t xml:space="preserve">During </w:t>
      </w:r>
      <w:r w:rsidR="004A5C19">
        <w:rPr>
          <w:rFonts w:ascii="Arial" w:hAnsi="Arial" w:cs="Arial"/>
          <w:bCs/>
          <w:sz w:val="24"/>
          <w:szCs w:val="24"/>
        </w:rPr>
        <w:t>each of the two</w:t>
      </w:r>
      <w:r w:rsidR="000C2617">
        <w:rPr>
          <w:rFonts w:ascii="Arial" w:hAnsi="Arial" w:cs="Arial"/>
          <w:bCs/>
          <w:sz w:val="24"/>
          <w:szCs w:val="24"/>
        </w:rPr>
        <w:t xml:space="preserve"> </w:t>
      </w:r>
      <w:r w:rsidR="00AB052E">
        <w:rPr>
          <w:rFonts w:ascii="Arial" w:hAnsi="Arial" w:cs="Arial"/>
          <w:bCs/>
          <w:sz w:val="24"/>
          <w:szCs w:val="24"/>
        </w:rPr>
        <w:t>experiments</w:t>
      </w:r>
      <w:r w:rsidR="000C2617">
        <w:rPr>
          <w:rFonts w:ascii="Arial" w:hAnsi="Arial" w:cs="Arial"/>
          <w:bCs/>
          <w:sz w:val="24"/>
          <w:szCs w:val="24"/>
        </w:rPr>
        <w:t xml:space="preserve">, w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 time</w:t>
      </w:r>
      <w:r w:rsidR="007E5755">
        <w:rPr>
          <w:rFonts w:ascii="Arial" w:hAnsi="Arial" w:cs="Arial"/>
          <w:sz w:val="24"/>
          <w:szCs w:val="24"/>
        </w:rPr>
        <w:t>.</w:t>
      </w:r>
      <w:r w:rsidR="008E54C5">
        <w:rPr>
          <w:rFonts w:ascii="Arial" w:hAnsi="Arial" w:cs="Arial"/>
          <w:sz w:val="24"/>
          <w:szCs w:val="24"/>
        </w:rPr>
        <w:t xml:space="preserve"> </w:t>
      </w:r>
      <w:r w:rsidR="00F94188">
        <w:rPr>
          <w:rFonts w:ascii="Arial" w:hAnsi="Arial" w:cs="Arial"/>
          <w:sz w:val="24"/>
          <w:szCs w:val="24"/>
        </w:rPr>
        <w:t>Because a</w:t>
      </w:r>
      <w:r w:rsidR="000C2617">
        <w:rPr>
          <w:rFonts w:ascii="Arial" w:hAnsi="Arial" w:cs="Arial"/>
          <w:sz w:val="24"/>
          <w:szCs w:val="24"/>
        </w:rPr>
        <w:t xml:space="preserve"> primary goal was to distinguish early from later growth patterns</w:t>
      </w:r>
      <w:r w:rsidR="004A5C19">
        <w:rPr>
          <w:rFonts w:ascii="Arial" w:hAnsi="Arial" w:cs="Arial"/>
          <w:sz w:val="24"/>
          <w:szCs w:val="24"/>
        </w:rPr>
        <w:t xml:space="preserve"> in oysters</w:t>
      </w:r>
      <w:r w:rsidR="000C2617">
        <w:rPr>
          <w:rFonts w:ascii="Arial" w:hAnsi="Arial" w:cs="Arial"/>
          <w:sz w:val="24"/>
          <w:szCs w:val="24"/>
        </w:rPr>
        <w:t xml:space="preserve">, we took 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The</w:t>
      </w:r>
      <w:r w:rsidR="00F94188">
        <w:rPr>
          <w:rFonts w:ascii="Arial" w:hAnsi="Arial" w:cs="Arial"/>
          <w:sz w:val="24"/>
          <w:szCs w:val="24"/>
        </w:rPr>
        <w:t xml:space="preserve"> aim </w:t>
      </w:r>
      <w:r w:rsidR="00A84A98">
        <w:rPr>
          <w:rFonts w:ascii="Arial" w:hAnsi="Arial" w:cs="Arial"/>
          <w:sz w:val="24"/>
          <w:szCs w:val="24"/>
        </w:rPr>
        <w:t>was to</w:t>
      </w:r>
      <w:r w:rsidR="00F94188">
        <w:rPr>
          <w:rFonts w:ascii="Arial" w:hAnsi="Arial" w:cs="Arial"/>
          <w:sz w:val="24"/>
          <w:szCs w:val="24"/>
        </w:rPr>
        <w:t xml:space="preserve"> c</w:t>
      </w:r>
      <w:r w:rsidR="00A84A98">
        <w:rPr>
          <w:rFonts w:ascii="Arial" w:hAnsi="Arial" w:cs="Arial"/>
          <w:sz w:val="24"/>
          <w:szCs w:val="24"/>
        </w:rPr>
        <w:t>ompare</w:t>
      </w:r>
      <w:r w:rsidR="00F94188">
        <w:rPr>
          <w:rFonts w:ascii="Arial" w:hAnsi="Arial" w:cs="Arial"/>
          <w:sz w:val="24"/>
          <w:szCs w:val="24"/>
        </w:rPr>
        <w:t xml:space="preserve"> responses during </w:t>
      </w:r>
      <w:r w:rsidR="004A5C19">
        <w:rPr>
          <w:rFonts w:ascii="Arial" w:hAnsi="Arial" w:cs="Arial"/>
          <w:sz w:val="24"/>
          <w:szCs w:val="24"/>
        </w:rPr>
        <w:t>the</w:t>
      </w:r>
      <w:r w:rsidR="00F94188">
        <w:rPr>
          <w:rFonts w:ascii="Arial" w:hAnsi="Arial" w:cs="Arial"/>
          <w:sz w:val="24"/>
          <w:szCs w:val="24"/>
        </w:rPr>
        <w:t xml:space="preserve"> early time window (day</w:t>
      </w:r>
      <w:r w:rsidR="004A5C19">
        <w:rPr>
          <w:rFonts w:ascii="Arial" w:hAnsi="Arial" w:cs="Arial"/>
          <w:sz w:val="24"/>
          <w:szCs w:val="24"/>
        </w:rPr>
        <w:t>s</w:t>
      </w:r>
      <w:r w:rsidR="00F94188">
        <w:rPr>
          <w:rFonts w:ascii="Arial" w:hAnsi="Arial" w:cs="Arial"/>
          <w:sz w:val="24"/>
          <w:szCs w:val="24"/>
        </w:rPr>
        <w:t xml:space="preserve"> 0-18) to those during </w:t>
      </w:r>
      <w:r w:rsidR="004A5C19">
        <w:rPr>
          <w:rFonts w:ascii="Arial" w:hAnsi="Arial" w:cs="Arial"/>
          <w:sz w:val="24"/>
          <w:szCs w:val="24"/>
        </w:rPr>
        <w:t>the</w:t>
      </w:r>
      <w:r w:rsidR="00F94188">
        <w:rPr>
          <w:rFonts w:ascii="Arial" w:hAnsi="Arial" w:cs="Arial"/>
          <w:sz w:val="24"/>
          <w:szCs w:val="24"/>
        </w:rPr>
        <w:t xml:space="preserve"> later time window (day</w:t>
      </w:r>
      <w:r w:rsidR="004A5C19">
        <w:rPr>
          <w:rFonts w:ascii="Arial" w:hAnsi="Arial" w:cs="Arial"/>
          <w:sz w:val="24"/>
          <w:szCs w:val="24"/>
        </w:rPr>
        <w:t>s</w:t>
      </w:r>
      <w:r w:rsidR="00F94188">
        <w:rPr>
          <w:rFonts w:ascii="Arial" w:hAnsi="Arial" w:cs="Arial"/>
          <w:sz w:val="24"/>
          <w:szCs w:val="24"/>
        </w:rPr>
        <w:t xml:space="preserve"> 19-36)</w:t>
      </w:r>
      <w:r w:rsidR="00315861">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computed both the </w:t>
      </w:r>
      <w:commentRangeStart w:id="3"/>
      <w:r w:rsidR="00315861">
        <w:rPr>
          <w:rFonts w:ascii="Arial" w:hAnsi="Arial" w:cs="Arial"/>
          <w:i/>
          <w:sz w:val="24"/>
          <w:szCs w:val="24"/>
        </w:rPr>
        <w:t>growth</w:t>
      </w:r>
      <w:r w:rsidR="00315861" w:rsidRPr="005567CF">
        <w:rPr>
          <w:rFonts w:ascii="Arial" w:hAnsi="Arial" w:cs="Arial"/>
          <w:i/>
          <w:sz w:val="24"/>
          <w:szCs w:val="24"/>
        </w:rPr>
        <w:t xml:space="preserve"> in shell area</w:t>
      </w:r>
      <w:r w:rsidR="00315861">
        <w:rPr>
          <w:rFonts w:ascii="Arial" w:hAnsi="Arial" w:cs="Arial"/>
          <w:sz w:val="24"/>
          <w:szCs w:val="24"/>
        </w:rPr>
        <w:t xml:space="preserve"> (difference in shell area between start and end dates), and </w:t>
      </w:r>
      <w:r w:rsidR="00315861" w:rsidRPr="005567CF">
        <w:rPr>
          <w:rFonts w:ascii="Arial" w:hAnsi="Arial" w:cs="Arial"/>
          <w:i/>
          <w:sz w:val="24"/>
          <w:szCs w:val="24"/>
        </w:rPr>
        <w:t>relative shell growth</w:t>
      </w:r>
      <w:r w:rsidR="00315861">
        <w:rPr>
          <w:rFonts w:ascii="Arial" w:hAnsi="Arial" w:cs="Arial"/>
          <w:sz w:val="24"/>
          <w:szCs w:val="24"/>
        </w:rPr>
        <w:t xml:space="preserve"> (</w:t>
      </w:r>
      <w:commentRangeEnd w:id="3"/>
      <w:r w:rsidR="00D53BB5">
        <w:rPr>
          <w:rStyle w:val="CommentReference"/>
        </w:rPr>
        <w:commentReference w:id="3"/>
      </w:r>
      <w:r w:rsidR="00315861">
        <w:rPr>
          <w:rFonts w:ascii="Arial" w:hAnsi="Arial" w:cs="Arial"/>
          <w:sz w:val="24"/>
          <w:szCs w:val="24"/>
        </w:rPr>
        <w:t xml:space="preserve">increase in shell area </w:t>
      </w:r>
      <w:r w:rsidR="00B61984">
        <w:rPr>
          <w:rFonts w:ascii="Arial" w:hAnsi="Arial" w:cs="Arial"/>
          <w:sz w:val="24"/>
          <w:szCs w:val="24"/>
        </w:rPr>
        <w:t>divided by</w:t>
      </w:r>
      <w:r w:rsidR="00315861">
        <w:rPr>
          <w:rFonts w:ascii="Arial" w:hAnsi="Arial" w:cs="Arial"/>
          <w:sz w:val="24"/>
          <w:szCs w:val="24"/>
        </w:rPr>
        <w:t xml:space="preserve"> initial area)</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315861">
        <w:rPr>
          <w:rFonts w:ascii="Arial" w:hAnsi="Arial" w:cs="Arial"/>
          <w:sz w:val="24"/>
          <w:szCs w:val="24"/>
        </w:rPr>
        <w:t xml:space="preserve">also measured </w:t>
      </w:r>
      <w:r w:rsidR="006773B1">
        <w:rPr>
          <w:rFonts w:ascii="Arial" w:hAnsi="Arial" w:cs="Arial"/>
          <w:sz w:val="24"/>
          <w:szCs w:val="24"/>
        </w:rPr>
        <w:t>condition index</w:t>
      </w:r>
      <w:r w:rsidR="00B877C2">
        <w:rPr>
          <w:rFonts w:ascii="Arial" w:hAnsi="Arial" w:cs="Arial"/>
          <w:sz w:val="24"/>
          <w:szCs w:val="24"/>
        </w:rPr>
        <w:t xml:space="preserve"> at the end of </w:t>
      </w:r>
      <w:r w:rsidR="00AB052E">
        <w:rPr>
          <w:rFonts w:ascii="Arial" w:hAnsi="Arial" w:cs="Arial"/>
          <w:sz w:val="24"/>
          <w:szCs w:val="24"/>
        </w:rPr>
        <w:t xml:space="preserve">each of the </w:t>
      </w:r>
      <w:r w:rsidR="00B877C2">
        <w:rPr>
          <w:rFonts w:ascii="Arial" w:hAnsi="Arial" w:cs="Arial"/>
          <w:sz w:val="24"/>
          <w:szCs w:val="24"/>
        </w:rPr>
        <w:t>experiment</w:t>
      </w:r>
      <w:r w:rsidR="00AB052E">
        <w:rPr>
          <w:rFonts w:ascii="Arial" w:hAnsi="Arial" w:cs="Arial"/>
          <w:sz w:val="24"/>
          <w:szCs w:val="24"/>
        </w:rPr>
        <w:t>s</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77777777" w:rsidR="00F87B23" w:rsidRDefault="00F87B23" w:rsidP="005F494A">
      <w:pPr>
        <w:pStyle w:val="NoSpacing"/>
        <w:rPr>
          <w:rFonts w:ascii="Arial" w:hAnsi="Arial" w:cs="Arial"/>
          <w:b/>
          <w:bCs/>
          <w:sz w:val="24"/>
          <w:szCs w:val="24"/>
        </w:rPr>
      </w:pPr>
    </w:p>
    <w:p w14:paraId="6656838E" w14:textId="77CE3401"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Pr>
          <w:rFonts w:ascii="Arial" w:hAnsi="Arial" w:cs="Arial"/>
          <w:sz w:val="24"/>
          <w:szCs w:val="24"/>
        </w:rPr>
        <w:t>both</w:t>
      </w:r>
      <w:r w:rsidR="004A5C19">
        <w:rPr>
          <w:rFonts w:ascii="Arial" w:hAnsi="Arial" w:cs="Arial"/>
          <w:sz w:val="24"/>
          <w:szCs w:val="24"/>
        </w:rPr>
        <w:t xml:space="preserve"> experiment</w:t>
      </w:r>
      <w:r>
        <w:rPr>
          <w:rFonts w:ascii="Arial" w:hAnsi="Arial" w:cs="Arial"/>
          <w:sz w:val="24"/>
          <w:szCs w:val="24"/>
        </w:rPr>
        <w:t>s</w:t>
      </w:r>
      <w:r w:rsidR="004A5C19">
        <w:rPr>
          <w:rFonts w:ascii="Arial" w:hAnsi="Arial" w:cs="Arial"/>
          <w:sz w:val="24"/>
          <w:szCs w:val="24"/>
        </w:rPr>
        <w:t xml:space="preserve"> </w:t>
      </w:r>
      <w:r w:rsidR="009F04F3">
        <w:rPr>
          <w:rFonts w:ascii="Arial" w:hAnsi="Arial" w:cs="Arial"/>
          <w:sz w:val="24"/>
          <w:szCs w:val="24"/>
        </w:rPr>
        <w:t>was</w:t>
      </w:r>
      <w:r w:rsidR="00B7177E">
        <w:rPr>
          <w:rFonts w:ascii="Arial" w:hAnsi="Arial" w:cs="Arial"/>
          <w:sz w:val="24"/>
          <w:szCs w:val="24"/>
        </w:rPr>
        <w:t xml:space="preserve"> </w:t>
      </w:r>
      <w:del w:id="4" w:author="alisha saley" w:date="2023-10-17T17:34:00Z">
        <w:r w:rsidR="00B7177E" w:rsidDel="004A21A9">
          <w:rPr>
            <w:rFonts w:ascii="Arial" w:hAnsi="Arial" w:cs="Arial"/>
            <w:sz w:val="24"/>
            <w:szCs w:val="24"/>
          </w:rPr>
          <w:delText xml:space="preserve">bubbled </w:delText>
        </w:r>
      </w:del>
      <w:ins w:id="5" w:author="alisha saley" w:date="2023-10-17T17:34:00Z">
        <w:r w:rsidR="004A21A9">
          <w:rPr>
            <w:rFonts w:ascii="Arial" w:hAnsi="Arial" w:cs="Arial"/>
            <w:sz w:val="24"/>
            <w:szCs w:val="24"/>
          </w:rPr>
          <w:t xml:space="preserve">circulated </w:t>
        </w:r>
      </w:ins>
      <w:del w:id="6" w:author="alisha saley" w:date="2023-10-17T17:35:00Z">
        <w:r w:rsidR="00B7177E" w:rsidDel="00BE1B61">
          <w:rPr>
            <w:rFonts w:ascii="Arial" w:hAnsi="Arial" w:cs="Arial"/>
            <w:sz w:val="24"/>
            <w:szCs w:val="24"/>
          </w:rPr>
          <w:delText xml:space="preserve">vigorously </w:delText>
        </w:r>
      </w:del>
      <w:ins w:id="7" w:author="alisha saley" w:date="2023-10-17T17:35:00Z">
        <w:r w:rsidR="00BE1B61">
          <w:rPr>
            <w:rFonts w:ascii="Arial" w:hAnsi="Arial" w:cs="Arial"/>
            <w:sz w:val="24"/>
            <w:szCs w:val="24"/>
          </w:rPr>
          <w:t xml:space="preserve">continuously </w:t>
        </w:r>
      </w:ins>
      <w:r w:rsidR="00B7177E">
        <w:rPr>
          <w:rFonts w:ascii="Arial" w:hAnsi="Arial" w:cs="Arial"/>
          <w:sz w:val="24"/>
          <w:szCs w:val="24"/>
        </w:rPr>
        <w:t xml:space="preserve">with </w:t>
      </w:r>
      <w:r w:rsidR="009F04F3">
        <w:rPr>
          <w:rFonts w:ascii="Arial" w:hAnsi="Arial" w:cs="Arial"/>
          <w:sz w:val="24"/>
          <w:szCs w:val="24"/>
        </w:rPr>
        <w:t xml:space="preserve">an </w:t>
      </w:r>
      <w:del w:id="8" w:author="alisha saley" w:date="2023-10-17T17:34:00Z">
        <w:r w:rsidR="00B7177E" w:rsidDel="004A21A9">
          <w:rPr>
            <w:rFonts w:ascii="Arial" w:hAnsi="Arial" w:cs="Arial"/>
            <w:sz w:val="24"/>
            <w:szCs w:val="24"/>
          </w:rPr>
          <w:delText xml:space="preserve">air </w:delText>
        </w:r>
      </w:del>
      <w:ins w:id="9" w:author="alisha saley" w:date="2023-10-17T17:34:00Z">
        <w:r w:rsidR="004A21A9">
          <w:rPr>
            <w:rFonts w:ascii="Arial" w:hAnsi="Arial" w:cs="Arial"/>
            <w:sz w:val="24"/>
            <w:szCs w:val="24"/>
          </w:rPr>
          <w:t xml:space="preserve">aquarium </w:t>
        </w:r>
      </w:ins>
      <w:r w:rsidR="00DA1830">
        <w:rPr>
          <w:rFonts w:ascii="Arial" w:hAnsi="Arial" w:cs="Arial"/>
          <w:sz w:val="24"/>
          <w:szCs w:val="24"/>
        </w:rPr>
        <w:t>p</w:t>
      </w:r>
      <w:r w:rsidR="009F04F3">
        <w:rPr>
          <w:rFonts w:ascii="Arial" w:hAnsi="Arial" w:cs="Arial"/>
          <w:sz w:val="24"/>
          <w:szCs w:val="24"/>
        </w:rPr>
        <w:t>ump</w:t>
      </w:r>
      <w:ins w:id="10" w:author="alisha saley" w:date="2023-10-17T17:35:00Z">
        <w:r w:rsidR="00BE1B61">
          <w:rPr>
            <w:rFonts w:ascii="Arial" w:hAnsi="Arial" w:cs="Arial"/>
            <w:sz w:val="24"/>
            <w:szCs w:val="24"/>
          </w:rPr>
          <w:t xml:space="preserve"> that ensured </w:t>
        </w:r>
      </w:ins>
      <w:del w:id="11" w:author="alisha saley" w:date="2023-10-17T17:34:00Z">
        <w:r w:rsidR="00DA1830" w:rsidDel="004A21A9">
          <w:rPr>
            <w:rFonts w:ascii="Arial" w:hAnsi="Arial" w:cs="Arial"/>
            <w:sz w:val="24"/>
            <w:szCs w:val="24"/>
          </w:rPr>
          <w:delText xml:space="preserve"> that also</w:delText>
        </w:r>
        <w:r w:rsidR="00B7177E" w:rsidDel="004A21A9">
          <w:rPr>
            <w:rFonts w:ascii="Arial" w:hAnsi="Arial" w:cs="Arial"/>
            <w:sz w:val="24"/>
            <w:szCs w:val="24"/>
          </w:rPr>
          <w:delText xml:space="preserve"> circulate</w:delText>
        </w:r>
        <w:r w:rsidR="00DA1830" w:rsidDel="004A21A9">
          <w:rPr>
            <w:rFonts w:ascii="Arial" w:hAnsi="Arial" w:cs="Arial"/>
            <w:sz w:val="24"/>
            <w:szCs w:val="24"/>
          </w:rPr>
          <w:delText>d</w:delText>
        </w:r>
        <w:r w:rsidR="00B7177E" w:rsidDel="004A21A9">
          <w:rPr>
            <w:rFonts w:ascii="Arial" w:hAnsi="Arial" w:cs="Arial"/>
            <w:sz w:val="24"/>
            <w:szCs w:val="24"/>
          </w:rPr>
          <w:delText xml:space="preserve"> the water</w:delText>
        </w:r>
      </w:del>
      <w:del w:id="12" w:author="alisha saley" w:date="2023-10-17T17:35:00Z">
        <w:r w:rsidR="00B7177E" w:rsidDel="001F4B36">
          <w:rPr>
            <w:rFonts w:ascii="Arial" w:hAnsi="Arial" w:cs="Arial"/>
            <w:sz w:val="24"/>
            <w:szCs w:val="24"/>
          </w:rPr>
          <w:delText xml:space="preserve">. </w:delText>
        </w:r>
        <w:r w:rsidR="00960064" w:rsidDel="001F4B36">
          <w:rPr>
            <w:rFonts w:ascii="Arial" w:hAnsi="Arial" w:cs="Arial"/>
            <w:color w:val="000000" w:themeColor="text1"/>
            <w:sz w:val="24"/>
            <w:szCs w:val="24"/>
          </w:rPr>
          <w:delText>The air p</w:delText>
        </w:r>
        <w:r w:rsidR="009F04F3" w:rsidDel="001F4B36">
          <w:rPr>
            <w:rFonts w:ascii="Arial" w:hAnsi="Arial" w:cs="Arial"/>
            <w:color w:val="000000" w:themeColor="text1"/>
            <w:sz w:val="24"/>
            <w:szCs w:val="24"/>
          </w:rPr>
          <w:delText>ump</w:delText>
        </w:r>
        <w:r w:rsidR="00960064" w:rsidRPr="00102217" w:rsidDel="001F4B36">
          <w:rPr>
            <w:rFonts w:ascii="Arial" w:hAnsi="Arial" w:cs="Arial"/>
            <w:color w:val="000000" w:themeColor="text1"/>
            <w:sz w:val="24"/>
            <w:szCs w:val="24"/>
          </w:rPr>
          <w:delText xml:space="preserve"> ensured </w:delText>
        </w:r>
        <w:r w:rsidR="004A5C19" w:rsidDel="001F4B36">
          <w:rPr>
            <w:rFonts w:ascii="Arial" w:hAnsi="Arial" w:cs="Arial"/>
            <w:color w:val="000000" w:themeColor="text1"/>
            <w:sz w:val="24"/>
            <w:szCs w:val="24"/>
          </w:rPr>
          <w:delText>that</w:delText>
        </w:r>
      </w:del>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oxygen saturation remained &gt;80%</w:t>
      </w:r>
      <w:r w:rsidR="009F04F3">
        <w:rPr>
          <w:rFonts w:ascii="Arial" w:hAnsi="Arial" w:cs="Arial"/>
          <w:color w:val="000000" w:themeColor="text1"/>
          <w:sz w:val="24"/>
          <w:szCs w:val="24"/>
        </w:rPr>
        <w:t xml:space="preserve">. The </w:t>
      </w:r>
      <w:r w:rsidR="009F04F3">
        <w:rPr>
          <w:rFonts w:ascii="Arial" w:hAnsi="Arial" w:cs="Arial"/>
          <w:color w:val="000000" w:themeColor="text1"/>
          <w:sz w:val="24"/>
          <w:szCs w:val="24"/>
        </w:rPr>
        <w:lastRenderedPageBreak/>
        <w:t xml:space="preserve">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w:t>
      </w:r>
      <w:proofErr w:type="gramStart"/>
      <w:r w:rsidR="00B7177E">
        <w:rPr>
          <w:rFonts w:ascii="Arial" w:hAnsi="Arial" w:cs="Arial"/>
          <w:sz w:val="24"/>
          <w:szCs w:val="24"/>
        </w:rPr>
        <w:t>], and</w:t>
      </w:r>
      <w:proofErr w:type="gramEnd"/>
      <w:r w:rsidR="00B7177E">
        <w:rPr>
          <w:rFonts w:ascii="Arial" w:hAnsi="Arial" w:cs="Arial"/>
          <w:sz w:val="24"/>
          <w:szCs w:val="24"/>
        </w:rPr>
        <w:t xml:space="preserve">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and the sides of the culture vessel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18D2C297" w14:textId="3DE9EB43" w:rsidR="00E22734" w:rsidRPr="00102217" w:rsidRDefault="007F38F6" w:rsidP="003F7DE4">
      <w:pPr>
        <w:pStyle w:val="NoSpacing"/>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15584" behindDoc="0" locked="0" layoutInCell="1" allowOverlap="1" wp14:anchorId="4C8AF284" wp14:editId="33166DEC">
                <wp:simplePos x="0" y="0"/>
                <wp:positionH relativeFrom="column">
                  <wp:posOffset>1784350</wp:posOffset>
                </wp:positionH>
                <wp:positionV relativeFrom="paragraph">
                  <wp:posOffset>76200</wp:posOffset>
                </wp:positionV>
                <wp:extent cx="4411980" cy="5881370"/>
                <wp:effectExtent l="0" t="0" r="7620" b="5080"/>
                <wp:wrapSquare wrapText="bothSides"/>
                <wp:docPr id="32" name="Group 32"/>
                <wp:cNvGraphicFramePr/>
                <a:graphic xmlns:a="http://schemas.openxmlformats.org/drawingml/2006/main">
                  <a:graphicData uri="http://schemas.microsoft.com/office/word/2010/wordprocessingGroup">
                    <wpg:wgp>
                      <wpg:cNvGrpSpPr/>
                      <wpg:grpSpPr>
                        <a:xfrm>
                          <a:off x="0" y="0"/>
                          <a:ext cx="4411980" cy="5881370"/>
                          <a:chOff x="25576" y="34787"/>
                          <a:chExt cx="4546009" cy="5923059"/>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12957" y="5262125"/>
                            <a:ext cx="4190581" cy="695721"/>
                          </a:xfrm>
                          <a:prstGeom prst="rect">
                            <a:avLst/>
                          </a:prstGeom>
                          <a:solidFill>
                            <a:srgbClr val="FFFFFF"/>
                          </a:solidFill>
                          <a:ln w="9525">
                            <a:noFill/>
                            <a:miter lim="800000"/>
                            <a:headEnd/>
                            <a:tailEnd/>
                          </a:ln>
                        </wps:spPr>
                        <wps:txbx>
                          <w:txbxContent>
                            <w:p w14:paraId="7BD838BF" w14:textId="77777777" w:rsidR="00E25C69" w:rsidRPr="0054286D" w:rsidRDefault="00E25C69"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140.5pt;margin-top:6pt;width:347.4pt;height:463.1pt;z-index:251715584;mso-width-relative:margin;mso-height-relative:margin" coordorigin="255,347" coordsize="45460,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7" o:title="" croptop="3504f" cropright="6253f"/>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8" o:title="" croptop="21339f" cropbottom="13458f" cropright="7370f"/>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9" o:title="" croptop="3781f" cropbottom="43994f" cropleft="7378f" cropright="6365f"/>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9"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9" o:title="A graph with numbers and a line of trees&#10;&#10;Description automatically generated" croptop="27154f" cropbottom="26600f" cropright="59042f"/>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20" o:title="" croptop="5019f" cropbottom="44591f" cropleft="11694f" cropright="45421f"/>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20" o:title="A graph with numbers and symbols&#10;&#10;Description automatically generated" croptop="5639f" cropbottom="13624f" cropleft="49528f" cropright="4602f"/>
                    </v:shape>
                  </v:group>
                </v:group>
                <v:shape id="Text Box 2" o:spid="_x0000_s1043" type="#_x0000_t202" style="position:absolute;left:3129;top:52621;width:41906;height:6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E25C69" w:rsidRPr="0054286D" w:rsidRDefault="00E25C69"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008D0981">
        <w:rPr>
          <w:rFonts w:ascii="Arial" w:hAnsi="Arial" w:cs="Arial"/>
          <w:sz w:val="24"/>
          <w:szCs w:val="24"/>
        </w:rPr>
        <w:t>Before and</w:t>
      </w:r>
      <w:r w:rsidR="008D0981" w:rsidRPr="00102217">
        <w:rPr>
          <w:rFonts w:ascii="Arial" w:hAnsi="Arial" w:cs="Arial"/>
          <w:sz w:val="24"/>
          <w:szCs w:val="24"/>
        </w:rPr>
        <w:t xml:space="preserve"> after </w:t>
      </w:r>
      <w:r w:rsidR="008D0981">
        <w:rPr>
          <w:rFonts w:ascii="Arial" w:hAnsi="Arial" w:cs="Arial"/>
          <w:sz w:val="24"/>
          <w:szCs w:val="24"/>
        </w:rPr>
        <w:t xml:space="preserve">each </w:t>
      </w:r>
      <w:r w:rsidR="008D0981" w:rsidRPr="00102217">
        <w:rPr>
          <w:rFonts w:ascii="Arial" w:hAnsi="Arial" w:cs="Arial"/>
          <w:sz w:val="24"/>
          <w:szCs w:val="24"/>
        </w:rPr>
        <w:t xml:space="preserve">water </w:t>
      </w:r>
      <w:r w:rsidR="008D0981">
        <w:rPr>
          <w:rFonts w:ascii="Arial" w:hAnsi="Arial" w:cs="Arial"/>
          <w:sz w:val="24"/>
          <w:szCs w:val="24"/>
        </w:rPr>
        <w:t>change</w:t>
      </w:r>
      <w:r w:rsidR="009F04F3">
        <w:rPr>
          <w:rFonts w:ascii="Arial" w:hAnsi="Arial" w:cs="Arial"/>
          <w:sz w:val="24"/>
          <w:szCs w:val="24"/>
        </w:rPr>
        <w:t xml:space="preserve"> during both experiments</w:t>
      </w:r>
      <w:r w:rsidR="008D0981" w:rsidRPr="00102217">
        <w:rPr>
          <w:rFonts w:ascii="Arial" w:hAnsi="Arial" w:cs="Arial"/>
          <w:sz w:val="24"/>
          <w:szCs w:val="24"/>
        </w:rPr>
        <w:t xml:space="preserve">, we measured seawater temperature, salinity, pH, and dissolved oxygen concentration with a handheld multi-parameter </w:t>
      </w:r>
      <w:r w:rsidR="008D0981">
        <w:rPr>
          <w:rFonts w:ascii="Arial" w:hAnsi="Arial" w:cs="Arial"/>
          <w:sz w:val="24"/>
          <w:szCs w:val="24"/>
        </w:rPr>
        <w:t>sensor</w:t>
      </w:r>
      <w:r w:rsidR="008D0981" w:rsidRPr="00102217">
        <w:rPr>
          <w:rFonts w:ascii="Arial" w:hAnsi="Arial" w:cs="Arial"/>
          <w:sz w:val="24"/>
          <w:szCs w:val="24"/>
        </w:rPr>
        <w:t xml:space="preserve"> (YSI X). </w:t>
      </w:r>
      <w:r w:rsidR="008D0981">
        <w:rPr>
          <w:rFonts w:ascii="Arial" w:hAnsi="Arial" w:cs="Arial"/>
          <w:sz w:val="24"/>
          <w:szCs w:val="24"/>
        </w:rPr>
        <w:t xml:space="preserve">In X percent of pH measurements, we collected and analyzed discrete bottle samples for </w:t>
      </w:r>
      <w:r w:rsidR="008D0981" w:rsidRPr="00102217">
        <w:rPr>
          <w:rFonts w:ascii="Arial" w:hAnsi="Arial" w:cs="Arial"/>
          <w:sz w:val="24"/>
          <w:szCs w:val="24"/>
        </w:rPr>
        <w:t xml:space="preserve">spectrophotometric </w:t>
      </w:r>
      <w:r w:rsidR="008D0981">
        <w:rPr>
          <w:rFonts w:ascii="Arial" w:hAnsi="Arial" w:cs="Arial"/>
          <w:sz w:val="24"/>
          <w:szCs w:val="24"/>
        </w:rPr>
        <w:t>determination of pH</w:t>
      </w:r>
      <w:r w:rsidR="008D0981" w:rsidRPr="00102217">
        <w:rPr>
          <w:rFonts w:ascii="Arial" w:hAnsi="Arial" w:cs="Arial"/>
          <w:sz w:val="24"/>
          <w:szCs w:val="24"/>
        </w:rPr>
        <w:t xml:space="preserve"> </w:t>
      </w:r>
      <w:r w:rsidR="008D0981" w:rsidRPr="00102217">
        <w:rPr>
          <w:rFonts w:ascii="Arial" w:hAnsi="Arial" w:cs="Arial"/>
          <w:color w:val="000000" w:themeColor="text1"/>
          <w:sz w:val="24"/>
          <w:szCs w:val="24"/>
        </w:rPr>
        <w:t xml:space="preserve">(calibrated </w:t>
      </w:r>
      <w:ins w:id="13" w:author="alisha saley" w:date="2023-10-17T17:37:00Z">
        <w:r w:rsidR="00DB23F5">
          <w:rPr>
            <w:rFonts w:ascii="Arial" w:hAnsi="Arial" w:cs="Arial"/>
            <w:color w:val="000000" w:themeColor="text1"/>
            <w:sz w:val="24"/>
            <w:szCs w:val="24"/>
          </w:rPr>
          <w:t>on the same day</w:t>
        </w:r>
        <w:r w:rsidR="00DB23F5" w:rsidRPr="00102217">
          <w:rPr>
            <w:rFonts w:ascii="Arial" w:hAnsi="Arial" w:cs="Arial"/>
            <w:color w:val="000000" w:themeColor="text1"/>
            <w:sz w:val="24"/>
            <w:szCs w:val="24"/>
          </w:rPr>
          <w:t xml:space="preserve"> </w:t>
        </w:r>
      </w:ins>
      <w:commentRangeStart w:id="14"/>
      <w:commentRangeEnd w:id="14"/>
      <w:r w:rsidR="008D0981">
        <w:rPr>
          <w:rStyle w:val="CommentReference"/>
        </w:rPr>
        <w:commentReference w:id="14"/>
      </w:r>
      <w:r w:rsidR="008D0981" w:rsidRPr="00102217">
        <w:rPr>
          <w:rFonts w:ascii="Arial" w:hAnsi="Arial" w:cs="Arial"/>
          <w:color w:val="000000" w:themeColor="text1"/>
          <w:sz w:val="24"/>
          <w:szCs w:val="24"/>
        </w:rPr>
        <w:t xml:space="preserve">with m-cresol dye standards, </w:t>
      </w:r>
      <w:r w:rsidR="008D0981" w:rsidRPr="00102217">
        <w:rPr>
          <w:rFonts w:ascii="Arial" w:hAnsi="Arial" w:cs="Arial"/>
          <w:color w:val="000000" w:themeColor="text1"/>
          <w:sz w:val="24"/>
          <w:szCs w:val="24"/>
        </w:rPr>
        <w:fldChar w:fldCharType="begin"/>
      </w:r>
      <w:r w:rsidR="008D0981"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8D0981" w:rsidRPr="00102217">
        <w:rPr>
          <w:rFonts w:ascii="Arial" w:hAnsi="Arial" w:cs="Arial"/>
          <w:color w:val="000000" w:themeColor="text1"/>
          <w:sz w:val="24"/>
          <w:szCs w:val="24"/>
        </w:rPr>
        <w:fldChar w:fldCharType="separate"/>
      </w:r>
      <w:r w:rsidR="008D0981" w:rsidRPr="00102217">
        <w:rPr>
          <w:rFonts w:ascii="Arial" w:hAnsi="Arial" w:cs="Arial"/>
          <w:sz w:val="24"/>
          <w:szCs w:val="24"/>
          <w:u w:val="dash"/>
        </w:rPr>
        <w:t>Easley and Byrne 2015)</w:t>
      </w:r>
      <w:r w:rsidR="008D0981" w:rsidRPr="00102217">
        <w:rPr>
          <w:rFonts w:ascii="Arial" w:hAnsi="Arial" w:cs="Arial"/>
          <w:color w:val="000000" w:themeColor="text1"/>
          <w:sz w:val="24"/>
          <w:szCs w:val="24"/>
        </w:rPr>
        <w:fldChar w:fldCharType="end"/>
      </w:r>
      <w:r w:rsidR="008D0981">
        <w:rPr>
          <w:rFonts w:ascii="Arial" w:hAnsi="Arial" w:cs="Arial"/>
          <w:sz w:val="24"/>
          <w:szCs w:val="24"/>
        </w:rPr>
        <w:t>, and used the</w:t>
      </w:r>
      <w:r w:rsidR="008D0981" w:rsidRPr="00102217">
        <w:rPr>
          <w:rFonts w:ascii="Arial" w:hAnsi="Arial" w:cs="Arial"/>
          <w:sz w:val="24"/>
          <w:szCs w:val="24"/>
        </w:rPr>
        <w:t xml:space="preserve"> </w:t>
      </w:r>
      <w:r w:rsidR="008D0981">
        <w:rPr>
          <w:rFonts w:ascii="Arial" w:hAnsi="Arial" w:cs="Arial"/>
          <w:sz w:val="24"/>
          <w:szCs w:val="24"/>
        </w:rPr>
        <w:t>latter data</w:t>
      </w:r>
      <w:r w:rsidR="008D0981" w:rsidRPr="00102217">
        <w:rPr>
          <w:rFonts w:ascii="Arial" w:hAnsi="Arial" w:cs="Arial"/>
          <w:sz w:val="24"/>
          <w:szCs w:val="24"/>
        </w:rPr>
        <w:t xml:space="preserve"> to </w:t>
      </w:r>
      <w:r w:rsidR="008D0981">
        <w:rPr>
          <w:rFonts w:ascii="Arial" w:hAnsi="Arial" w:cs="Arial"/>
          <w:sz w:val="24"/>
          <w:szCs w:val="24"/>
        </w:rPr>
        <w:t>translate pH</w:t>
      </w:r>
      <w:r w:rsidR="00960064">
        <w:rPr>
          <w:rFonts w:ascii="Arial" w:hAnsi="Arial" w:cs="Arial"/>
          <w:sz w:val="24"/>
          <w:szCs w:val="24"/>
        </w:rPr>
        <w:t xml:space="preserve"> data</w:t>
      </w:r>
      <w:r w:rsidR="008D0981" w:rsidRPr="00102217">
        <w:rPr>
          <w:rFonts w:ascii="Arial" w:hAnsi="Arial" w:cs="Arial"/>
          <w:sz w:val="24"/>
          <w:szCs w:val="24"/>
        </w:rPr>
        <w:t xml:space="preserve"> to </w:t>
      </w:r>
      <w:r w:rsidR="008D0981">
        <w:rPr>
          <w:rFonts w:ascii="Arial" w:hAnsi="Arial" w:cs="Arial"/>
          <w:sz w:val="24"/>
          <w:szCs w:val="24"/>
        </w:rPr>
        <w:t xml:space="preserve">the </w:t>
      </w:r>
      <w:r w:rsidR="008D0981" w:rsidRPr="00102217">
        <w:rPr>
          <w:rFonts w:ascii="Arial" w:hAnsi="Arial" w:cs="Arial"/>
          <w:sz w:val="24"/>
          <w:szCs w:val="24"/>
        </w:rPr>
        <w:t xml:space="preserve">total scal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lastRenderedPageBreak/>
        <w:t>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w:t>
      </w:r>
      <w:commentRangeStart w:id="15"/>
      <w:commentRangeStart w:id="16"/>
      <w:r w:rsidR="007F1744" w:rsidRPr="00102217">
        <w:rPr>
          <w:rFonts w:ascii="Arial" w:hAnsi="Arial" w:cs="Arial"/>
          <w:sz w:val="24"/>
          <w:szCs w:val="24"/>
        </w:rPr>
        <w:t xml:space="preserve">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we emphasize that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commentRangeEnd w:id="15"/>
      <w:r w:rsidR="00E71D14">
        <w:rPr>
          <w:rStyle w:val="CommentReference"/>
        </w:rPr>
        <w:commentReference w:id="15"/>
      </w:r>
      <w:commentRangeEnd w:id="16"/>
      <w:r w:rsidR="00E465C4">
        <w:rPr>
          <w:rStyle w:val="CommentReference"/>
        </w:rPr>
        <w:commentReference w:id="16"/>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6A7811D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w:t>
      </w:r>
      <w:r w:rsidR="009F04F3">
        <w:rPr>
          <w:rFonts w:ascii="Arial" w:hAnsi="Arial" w:cs="Arial"/>
          <w:sz w:val="24"/>
          <w:szCs w:val="24"/>
        </w:rPr>
        <w:t xml:space="preserve">two </w:t>
      </w:r>
      <w:r w:rsidR="00AF216A">
        <w:rPr>
          <w:rFonts w:ascii="Arial" w:hAnsi="Arial" w:cs="Arial"/>
          <w:sz w:val="24"/>
          <w:szCs w:val="24"/>
        </w:rPr>
        <w:t>experiment</w:t>
      </w:r>
      <w:r w:rsidR="009F04F3">
        <w:rPr>
          <w:rFonts w:ascii="Arial" w:hAnsi="Arial" w:cs="Arial"/>
          <w:sz w:val="24"/>
          <w:szCs w:val="24"/>
        </w:rPr>
        <w:t>s</w:t>
      </w:r>
      <w:r w:rsidR="00AF216A">
        <w:rPr>
          <w:rFonts w:ascii="Arial" w:hAnsi="Arial" w:cs="Arial"/>
          <w:sz w:val="24"/>
          <w:szCs w:val="24"/>
        </w:rPr>
        <w:t xml:space="preserve">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F01C14D" w14:textId="477A9B89" w:rsidR="00BF0B85" w:rsidDel="00917975" w:rsidRDefault="00537773" w:rsidP="005F494A">
      <w:pPr>
        <w:pStyle w:val="NoSpacing"/>
        <w:rPr>
          <w:del w:id="17" w:author="alisha saley" w:date="2023-10-18T19:23:00Z"/>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ins w:id="18" w:author="alisha saley" w:date="2023-10-18T19:02:00Z">
        <w:r w:rsidR="009019B8">
          <w:rPr>
            <w:rFonts w:ascii="Arial" w:hAnsi="Arial" w:cs="Arial"/>
            <w:sz w:val="24"/>
            <w:szCs w:val="24"/>
          </w:rPr>
          <w:t xml:space="preserve">a </w:t>
        </w:r>
      </w:ins>
      <w:r w:rsidR="00C333FF">
        <w:rPr>
          <w:rFonts w:ascii="Arial" w:hAnsi="Arial" w:cs="Arial"/>
          <w:sz w:val="24"/>
          <w:szCs w:val="24"/>
        </w:rPr>
        <w:t>mixed effects model</w:t>
      </w:r>
      <w:del w:id="19" w:author="alisha saley" w:date="2023-10-18T19:02:00Z">
        <w:r w:rsidR="00C333FF" w:rsidDel="009019B8">
          <w:rPr>
            <w:rFonts w:ascii="Arial" w:hAnsi="Arial" w:cs="Arial"/>
            <w:sz w:val="24"/>
            <w:szCs w:val="24"/>
          </w:rPr>
          <w:delText>s</w:delText>
        </w:r>
      </w:del>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shell </w:t>
      </w:r>
      <w:r w:rsidR="00C333FF">
        <w:rPr>
          <w:rFonts w:ascii="Arial" w:hAnsi="Arial" w:cs="Arial"/>
          <w:sz w:val="24"/>
          <w:szCs w:val="24"/>
        </w:rPr>
        <w:t xml:space="preserve">growth </w:t>
      </w:r>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ins w:id="20" w:author="alisha saley" w:date="2023-10-18T19:13:00Z">
        <w:r w:rsidR="00AC35D2">
          <w:rPr>
            <w:rFonts w:ascii="Arial" w:hAnsi="Arial" w:cs="Arial"/>
            <w:sz w:val="24"/>
            <w:szCs w:val="24"/>
          </w:rPr>
          <w:t>,</w:t>
        </w:r>
      </w:ins>
      <w:ins w:id="21" w:author="alisha saley" w:date="2023-10-18T19:14:00Z">
        <w:r w:rsidR="00AC35D2">
          <w:rPr>
            <w:rFonts w:ascii="Arial" w:hAnsi="Arial" w:cs="Arial"/>
            <w:sz w:val="24"/>
            <w:szCs w:val="24"/>
          </w:rPr>
          <w:t xml:space="preserve"> within two discrete salinity levels</w:t>
        </w:r>
        <w:r w:rsidR="00D708A7">
          <w:rPr>
            <w:rFonts w:ascii="Arial" w:hAnsi="Arial" w:cs="Arial"/>
            <w:sz w:val="24"/>
            <w:szCs w:val="24"/>
          </w:rPr>
          <w:t>, and as a factor of initial size.</w:t>
        </w:r>
        <w:r w:rsidR="00F003F7">
          <w:rPr>
            <w:rFonts w:ascii="Arial" w:hAnsi="Arial" w:cs="Arial"/>
            <w:sz w:val="24"/>
            <w:szCs w:val="24"/>
          </w:rPr>
          <w:t xml:space="preserve"> We explored an exposure </w:t>
        </w:r>
      </w:ins>
      <w:ins w:id="22" w:author="alisha saley" w:date="2023-10-18T19:15:00Z">
        <w:r w:rsidR="00F003F7">
          <w:rPr>
            <w:rFonts w:ascii="Arial" w:hAnsi="Arial" w:cs="Arial"/>
            <w:sz w:val="24"/>
            <w:szCs w:val="24"/>
          </w:rPr>
          <w:t>trajectory through</w:t>
        </w:r>
        <w:r w:rsidR="00186576">
          <w:rPr>
            <w:rFonts w:ascii="Arial" w:hAnsi="Arial" w:cs="Arial"/>
            <w:sz w:val="24"/>
            <w:szCs w:val="24"/>
          </w:rPr>
          <w:t xml:space="preserve"> categorizing growth rates into early (days 0-18) or later (days 18-36) response windows.</w:t>
        </w:r>
      </w:ins>
      <w:ins w:id="23" w:author="alisha saley" w:date="2023-10-18T19:16:00Z">
        <w:r w:rsidR="000D0388">
          <w:rPr>
            <w:rFonts w:ascii="Arial" w:hAnsi="Arial" w:cs="Arial"/>
            <w:sz w:val="24"/>
            <w:szCs w:val="24"/>
          </w:rPr>
          <w:t xml:space="preserve"> The initial size corresponded</w:t>
        </w:r>
        <w:r w:rsidR="00DC0804">
          <w:rPr>
            <w:rFonts w:ascii="Arial" w:hAnsi="Arial" w:cs="Arial"/>
            <w:sz w:val="24"/>
            <w:szCs w:val="24"/>
          </w:rPr>
          <w:t xml:space="preserve"> to the </w:t>
        </w:r>
      </w:ins>
      <w:ins w:id="24" w:author="alisha saley" w:date="2023-10-18T19:17:00Z">
        <w:r w:rsidR="00DC0804">
          <w:rPr>
            <w:rFonts w:ascii="Arial" w:hAnsi="Arial" w:cs="Arial"/>
            <w:sz w:val="24"/>
            <w:szCs w:val="24"/>
          </w:rPr>
          <w:t>projected surface area at the beginning of the time window under consideration.</w:t>
        </w:r>
      </w:ins>
      <w:del w:id="25" w:author="alisha saley" w:date="2023-10-18T19:17:00Z">
        <w:r w:rsidR="003F7DE4" w:rsidDel="00DB2E8A">
          <w:rPr>
            <w:rFonts w:ascii="Arial" w:hAnsi="Arial" w:cs="Arial"/>
            <w:sz w:val="24"/>
            <w:szCs w:val="24"/>
          </w:rPr>
          <w:delText>, at a given salinity, for each of our two experiments.</w:delText>
        </w:r>
        <w:r w:rsidR="00F46DBE" w:rsidDel="00DB2E8A">
          <w:rPr>
            <w:rFonts w:ascii="Arial" w:hAnsi="Arial" w:cs="Arial"/>
            <w:sz w:val="24"/>
            <w:szCs w:val="24"/>
          </w:rPr>
          <w:delText xml:space="preserve"> </w:delText>
        </w:r>
        <w:r w:rsidR="00C70D15" w:rsidDel="00DB2E8A">
          <w:rPr>
            <w:rFonts w:ascii="Arial" w:hAnsi="Arial" w:cs="Arial"/>
            <w:sz w:val="24"/>
            <w:szCs w:val="24"/>
          </w:rPr>
          <w:delText>At a given salinity</w:delText>
        </w:r>
        <w:r w:rsidR="000C3A7D" w:rsidDel="00DB2E8A">
          <w:rPr>
            <w:rFonts w:ascii="Arial" w:hAnsi="Arial" w:cs="Arial"/>
            <w:sz w:val="24"/>
            <w:szCs w:val="24"/>
          </w:rPr>
          <w:delText xml:space="preserve">, we </w:delText>
        </w:r>
        <w:r w:rsidR="00C70D15" w:rsidDel="00DB2E8A">
          <w:rPr>
            <w:rFonts w:ascii="Arial" w:hAnsi="Arial" w:cs="Arial"/>
            <w:sz w:val="24"/>
            <w:szCs w:val="24"/>
          </w:rPr>
          <w:delText xml:space="preserve">first </w:delText>
        </w:r>
        <w:r w:rsidR="003F7DE4" w:rsidDel="00DB2E8A">
          <w:rPr>
            <w:rFonts w:ascii="Arial" w:hAnsi="Arial" w:cs="Arial"/>
            <w:sz w:val="24"/>
            <w:szCs w:val="24"/>
          </w:rPr>
          <w:delText xml:space="preserve">tested whether </w:delText>
        </w:r>
        <w:r w:rsidR="00C70D15" w:rsidDel="00DB2E8A">
          <w:rPr>
            <w:rFonts w:ascii="Arial" w:hAnsi="Arial" w:cs="Arial"/>
            <w:sz w:val="24"/>
            <w:szCs w:val="24"/>
          </w:rPr>
          <w:delText>TA and oyster size</w:delText>
        </w:r>
        <w:r w:rsidR="003F7DE4" w:rsidDel="00DB2E8A">
          <w:rPr>
            <w:rFonts w:ascii="Arial" w:hAnsi="Arial" w:cs="Arial"/>
            <w:sz w:val="24"/>
            <w:szCs w:val="24"/>
          </w:rPr>
          <w:delText xml:space="preserve"> affected</w:delText>
        </w:r>
        <w:r w:rsidR="00C70D15" w:rsidDel="00DB2E8A">
          <w:rPr>
            <w:rFonts w:ascii="Arial" w:hAnsi="Arial" w:cs="Arial"/>
            <w:sz w:val="24"/>
            <w:szCs w:val="24"/>
          </w:rPr>
          <w:delText xml:space="preserve"> </w:delText>
        </w:r>
        <w:r w:rsidR="00E25C69" w:rsidDel="00DB2E8A">
          <w:rPr>
            <w:rFonts w:ascii="Arial" w:hAnsi="Arial" w:cs="Arial"/>
            <w:sz w:val="24"/>
            <w:szCs w:val="24"/>
          </w:rPr>
          <w:delText xml:space="preserve">shell </w:delText>
        </w:r>
        <w:r w:rsidR="00C70D15" w:rsidDel="00DB2E8A">
          <w:rPr>
            <w:rFonts w:ascii="Arial" w:hAnsi="Arial" w:cs="Arial"/>
            <w:sz w:val="24"/>
            <w:szCs w:val="24"/>
          </w:rPr>
          <w:delText xml:space="preserve">growth over an 18 d duration. The 18 d duration corresponded to either the early response window (days 0-18) or the later response window (days 19-36). </w:delText>
        </w:r>
      </w:del>
      <w:ins w:id="26" w:author="alisha saley" w:date="2023-10-18T19:17:00Z">
        <w:r w:rsidR="00DB2E8A">
          <w:rPr>
            <w:rFonts w:ascii="Arial" w:hAnsi="Arial" w:cs="Arial"/>
            <w:sz w:val="24"/>
            <w:szCs w:val="24"/>
          </w:rPr>
          <w:t xml:space="preserve"> Initial </w:t>
        </w:r>
        <w:r w:rsidR="00D5635E">
          <w:rPr>
            <w:rFonts w:ascii="Arial" w:hAnsi="Arial" w:cs="Arial"/>
            <w:sz w:val="24"/>
            <w:szCs w:val="24"/>
          </w:rPr>
          <w:t xml:space="preserve">oyster </w:t>
        </w:r>
        <w:r w:rsidR="00DB2E8A">
          <w:rPr>
            <w:rFonts w:ascii="Arial" w:hAnsi="Arial" w:cs="Arial"/>
            <w:sz w:val="24"/>
            <w:szCs w:val="24"/>
          </w:rPr>
          <w:t xml:space="preserve">size and </w:t>
        </w:r>
      </w:ins>
      <w:del w:id="27" w:author="alisha saley" w:date="2023-10-18T19:17:00Z">
        <w:r w:rsidR="00C70D15" w:rsidDel="00DB2E8A">
          <w:rPr>
            <w:rFonts w:ascii="Arial" w:hAnsi="Arial" w:cs="Arial"/>
            <w:sz w:val="24"/>
            <w:szCs w:val="24"/>
          </w:rPr>
          <w:delText>T</w:delText>
        </w:r>
      </w:del>
      <w:ins w:id="28" w:author="alisha saley" w:date="2023-10-18T19:17:00Z">
        <w:r w:rsidR="00DB2E8A">
          <w:rPr>
            <w:rFonts w:ascii="Arial" w:hAnsi="Arial" w:cs="Arial"/>
            <w:sz w:val="24"/>
            <w:szCs w:val="24"/>
          </w:rPr>
          <w:t>t</w:t>
        </w:r>
      </w:ins>
      <w:r w:rsidR="00C70D15">
        <w:rPr>
          <w:rFonts w:ascii="Arial" w:hAnsi="Arial" w:cs="Arial"/>
          <w:sz w:val="24"/>
          <w:szCs w:val="24"/>
        </w:rPr>
        <w:t>otal alkalinity w</w:t>
      </w:r>
      <w:ins w:id="29" w:author="alisha saley" w:date="2023-10-18T19:17:00Z">
        <w:r w:rsidR="00DB2E8A">
          <w:rPr>
            <w:rFonts w:ascii="Arial" w:hAnsi="Arial" w:cs="Arial"/>
            <w:sz w:val="24"/>
            <w:szCs w:val="24"/>
          </w:rPr>
          <w:t>ere</w:t>
        </w:r>
      </w:ins>
      <w:del w:id="30" w:author="alisha saley" w:date="2023-10-18T19:17:00Z">
        <w:r w:rsidR="00C70D15" w:rsidDel="00DB2E8A">
          <w:rPr>
            <w:rFonts w:ascii="Arial" w:hAnsi="Arial" w:cs="Arial"/>
            <w:sz w:val="24"/>
            <w:szCs w:val="24"/>
          </w:rPr>
          <w:delText>as</w:delText>
        </w:r>
      </w:del>
      <w:r w:rsidR="00C70D15">
        <w:rPr>
          <w:rFonts w:ascii="Arial" w:hAnsi="Arial" w:cs="Arial"/>
          <w:sz w:val="24"/>
          <w:szCs w:val="24"/>
        </w:rPr>
        <w:t xml:space="preserve"> considered </w:t>
      </w:r>
      <w:del w:id="31" w:author="alisha saley" w:date="2023-10-18T19:17:00Z">
        <w:r w:rsidR="00C70D15" w:rsidDel="00DB2E8A">
          <w:rPr>
            <w:rFonts w:ascii="Arial" w:hAnsi="Arial" w:cs="Arial"/>
            <w:sz w:val="24"/>
            <w:szCs w:val="24"/>
          </w:rPr>
          <w:delText>a</w:delText>
        </w:r>
      </w:del>
      <w:r w:rsidR="00C70D15">
        <w:rPr>
          <w:rFonts w:ascii="Arial" w:hAnsi="Arial" w:cs="Arial"/>
          <w:sz w:val="24"/>
          <w:szCs w:val="24"/>
        </w:rPr>
        <w:t xml:space="preserve"> </w:t>
      </w:r>
      <w:ins w:id="32" w:author="alisha saley" w:date="2023-10-18T19:18:00Z">
        <w:r w:rsidR="001020BF">
          <w:rPr>
            <w:rFonts w:ascii="Arial" w:hAnsi="Arial" w:cs="Arial"/>
            <w:sz w:val="24"/>
            <w:szCs w:val="24"/>
          </w:rPr>
          <w:t>treated as continuous,</w:t>
        </w:r>
        <w:r w:rsidR="00D5635E">
          <w:rPr>
            <w:rFonts w:ascii="Arial" w:hAnsi="Arial" w:cs="Arial"/>
            <w:sz w:val="24"/>
            <w:szCs w:val="24"/>
          </w:rPr>
          <w:t xml:space="preserve"> </w:t>
        </w:r>
      </w:ins>
      <w:r w:rsidR="00C70D15">
        <w:rPr>
          <w:rFonts w:ascii="Arial" w:hAnsi="Arial" w:cs="Arial"/>
          <w:sz w:val="24"/>
          <w:szCs w:val="24"/>
        </w:rPr>
        <w:t xml:space="preserve">fixed </w:t>
      </w:r>
      <w:ins w:id="33" w:author="alisha saley" w:date="2023-10-18T19:18:00Z">
        <w:r w:rsidR="001020BF">
          <w:rPr>
            <w:rFonts w:ascii="Arial" w:hAnsi="Arial" w:cs="Arial"/>
            <w:sz w:val="24"/>
            <w:szCs w:val="24"/>
          </w:rPr>
          <w:t>effects</w:t>
        </w:r>
      </w:ins>
      <w:del w:id="34" w:author="alisha saley" w:date="2023-10-18T19:18:00Z">
        <w:r w:rsidR="00C70D15" w:rsidDel="001020BF">
          <w:rPr>
            <w:rFonts w:ascii="Arial" w:hAnsi="Arial" w:cs="Arial"/>
            <w:sz w:val="24"/>
            <w:szCs w:val="24"/>
          </w:rPr>
          <w:delText>factor</w:delText>
        </w:r>
      </w:del>
      <w:r w:rsidR="00C70D15">
        <w:rPr>
          <w:rFonts w:ascii="Arial" w:hAnsi="Arial" w:cs="Arial"/>
          <w:sz w:val="24"/>
          <w:szCs w:val="24"/>
        </w:rPr>
        <w:t xml:space="preserve">, </w:t>
      </w:r>
      <w:del w:id="35" w:author="alisha saley" w:date="2023-10-18T19:18:00Z">
        <w:r w:rsidR="00C70D15" w:rsidDel="00DA2CAA">
          <w:rPr>
            <w:rFonts w:ascii="Arial" w:hAnsi="Arial" w:cs="Arial"/>
            <w:sz w:val="24"/>
            <w:szCs w:val="24"/>
          </w:rPr>
          <w:delText xml:space="preserve">and </w:delText>
        </w:r>
      </w:del>
      <w:ins w:id="36" w:author="alisha saley" w:date="2023-10-18T19:18:00Z">
        <w:r w:rsidR="00DA2CAA">
          <w:rPr>
            <w:rFonts w:ascii="Arial" w:hAnsi="Arial" w:cs="Arial"/>
            <w:sz w:val="24"/>
            <w:szCs w:val="24"/>
          </w:rPr>
          <w:t>wher</w:t>
        </w:r>
      </w:ins>
      <w:ins w:id="37" w:author="alisha saley" w:date="2023-10-18T19:19:00Z">
        <w:r w:rsidR="00DA2CAA">
          <w:rPr>
            <w:rFonts w:ascii="Arial" w:hAnsi="Arial" w:cs="Arial"/>
            <w:sz w:val="24"/>
            <w:szCs w:val="24"/>
          </w:rPr>
          <w:t>eas</w:t>
        </w:r>
      </w:ins>
      <w:ins w:id="38" w:author="alisha saley" w:date="2023-10-18T19:18:00Z">
        <w:r w:rsidR="00DA2CAA">
          <w:rPr>
            <w:rFonts w:ascii="Arial" w:hAnsi="Arial" w:cs="Arial"/>
            <w:sz w:val="24"/>
            <w:szCs w:val="24"/>
          </w:rPr>
          <w:t xml:space="preserve"> </w:t>
        </w:r>
        <w:r w:rsidR="001020BF">
          <w:rPr>
            <w:rFonts w:ascii="Arial" w:hAnsi="Arial" w:cs="Arial"/>
            <w:sz w:val="24"/>
            <w:szCs w:val="24"/>
          </w:rPr>
          <w:t xml:space="preserve">salinity level </w:t>
        </w:r>
      </w:ins>
      <w:ins w:id="39" w:author="alisha saley" w:date="2023-10-18T19:19:00Z">
        <w:r w:rsidR="00DA2CAA">
          <w:rPr>
            <w:rFonts w:ascii="Arial" w:hAnsi="Arial" w:cs="Arial"/>
            <w:sz w:val="24"/>
            <w:szCs w:val="24"/>
          </w:rPr>
          <w:t xml:space="preserve">(ambient vs low) </w:t>
        </w:r>
      </w:ins>
      <w:ins w:id="40" w:author="alisha saley" w:date="2023-10-18T19:18:00Z">
        <w:r w:rsidR="001020BF">
          <w:rPr>
            <w:rFonts w:ascii="Arial" w:hAnsi="Arial" w:cs="Arial"/>
            <w:sz w:val="24"/>
            <w:szCs w:val="24"/>
          </w:rPr>
          <w:t>an</w:t>
        </w:r>
      </w:ins>
      <w:ins w:id="41" w:author="alisha saley" w:date="2023-10-18T19:19:00Z">
        <w:r w:rsidR="00DA2CAA">
          <w:rPr>
            <w:rFonts w:ascii="Arial" w:hAnsi="Arial" w:cs="Arial"/>
            <w:sz w:val="24"/>
            <w:szCs w:val="24"/>
          </w:rPr>
          <w:t xml:space="preserve">d response window (early vs later) </w:t>
        </w:r>
        <w:r w:rsidR="00881175">
          <w:rPr>
            <w:rFonts w:ascii="Arial" w:hAnsi="Arial" w:cs="Arial"/>
            <w:sz w:val="24"/>
            <w:szCs w:val="24"/>
          </w:rPr>
          <w:t>were considered categorical.</w:t>
        </w:r>
      </w:ins>
      <w:ins w:id="42" w:author="alisha saley" w:date="2023-10-18T19:23:00Z">
        <w:r w:rsidR="00FC03C4">
          <w:rPr>
            <w:rFonts w:ascii="Arial" w:hAnsi="Arial" w:cs="Arial"/>
            <w:sz w:val="24"/>
            <w:szCs w:val="24"/>
          </w:rPr>
          <w:t xml:space="preserve"> </w:t>
        </w:r>
      </w:ins>
      <w:ins w:id="43" w:author="alisha saley" w:date="2023-10-18T19:24:00Z">
        <w:r w:rsidR="00544B59">
          <w:rPr>
            <w:rFonts w:ascii="Arial" w:hAnsi="Arial" w:cs="Arial"/>
            <w:sz w:val="24"/>
            <w:szCs w:val="24"/>
          </w:rPr>
          <w:t xml:space="preserve">To directly test </w:t>
        </w:r>
      </w:ins>
      <w:ins w:id="44" w:author="alisha saley" w:date="2023-10-18T19:25:00Z">
        <w:r w:rsidR="00544B59">
          <w:rPr>
            <w:rFonts w:ascii="Arial" w:hAnsi="Arial" w:cs="Arial"/>
            <w:sz w:val="24"/>
            <w:szCs w:val="24"/>
          </w:rPr>
          <w:t>for an</w:t>
        </w:r>
      </w:ins>
      <w:ins w:id="45" w:author="alisha saley" w:date="2023-10-18T19:24:00Z">
        <w:r w:rsidR="00544B59">
          <w:rPr>
            <w:rFonts w:ascii="Arial" w:hAnsi="Arial" w:cs="Arial"/>
            <w:sz w:val="24"/>
            <w:szCs w:val="24"/>
          </w:rPr>
          <w:t xml:space="preserve"> effect of the second time window</w:t>
        </w:r>
      </w:ins>
      <w:ins w:id="46" w:author="alisha saley" w:date="2023-10-18T19:25:00Z">
        <w:r w:rsidR="00466A05">
          <w:rPr>
            <w:rFonts w:ascii="Arial" w:hAnsi="Arial" w:cs="Arial"/>
            <w:sz w:val="24"/>
            <w:szCs w:val="24"/>
          </w:rPr>
          <w:t xml:space="preserve"> on responses to TA and salinity</w:t>
        </w:r>
      </w:ins>
      <w:ins w:id="47" w:author="alisha saley" w:date="2023-10-18T19:24:00Z">
        <w:r w:rsidR="00544B59">
          <w:rPr>
            <w:rFonts w:ascii="Arial" w:hAnsi="Arial" w:cs="Arial"/>
            <w:sz w:val="24"/>
            <w:szCs w:val="24"/>
          </w:rPr>
          <w:t>, w</w:t>
        </w:r>
      </w:ins>
      <w:ins w:id="48" w:author="alisha saley" w:date="2023-10-18T19:23:00Z">
        <w:r w:rsidR="006A5D0F">
          <w:rPr>
            <w:rFonts w:ascii="Arial" w:hAnsi="Arial" w:cs="Arial"/>
            <w:sz w:val="24"/>
            <w:szCs w:val="24"/>
          </w:rPr>
          <w:t xml:space="preserve">e included interaction terms between </w:t>
        </w:r>
      </w:ins>
      <w:ins w:id="49" w:author="alisha saley" w:date="2023-10-18T19:24:00Z">
        <w:r w:rsidR="00544B59">
          <w:rPr>
            <w:rFonts w:ascii="Arial" w:hAnsi="Arial" w:cs="Arial"/>
            <w:sz w:val="24"/>
            <w:szCs w:val="24"/>
          </w:rPr>
          <w:t xml:space="preserve">response window and TA or salinity level, separately. </w:t>
        </w:r>
      </w:ins>
      <w:del w:id="50" w:author="alisha saley" w:date="2023-10-18T19:17:00Z">
        <w:r w:rsidR="00C70D15" w:rsidDel="00D5635E">
          <w:rPr>
            <w:rFonts w:ascii="Arial" w:hAnsi="Arial" w:cs="Arial"/>
            <w:sz w:val="24"/>
            <w:szCs w:val="24"/>
          </w:rPr>
          <w:delText xml:space="preserve">oyster </w:delText>
        </w:r>
      </w:del>
      <w:del w:id="51" w:author="alisha saley" w:date="2023-10-18T19:20:00Z">
        <w:r w:rsidR="00C70D15" w:rsidDel="00D06724">
          <w:rPr>
            <w:rFonts w:ascii="Arial" w:hAnsi="Arial" w:cs="Arial"/>
            <w:sz w:val="24"/>
            <w:szCs w:val="24"/>
          </w:rPr>
          <w:delText>size (</w:delText>
        </w:r>
      </w:del>
      <w:del w:id="52" w:author="alisha saley" w:date="2023-10-18T19:16:00Z">
        <w:r w:rsidR="00C70D15" w:rsidDel="00DC0804">
          <w:rPr>
            <w:rFonts w:ascii="Arial" w:hAnsi="Arial" w:cs="Arial"/>
            <w:sz w:val="24"/>
            <w:szCs w:val="24"/>
          </w:rPr>
          <w:delText>projected surface area at the beginning of the time window under consideration</w:delText>
        </w:r>
      </w:del>
      <w:del w:id="53" w:author="alisha saley" w:date="2023-10-18T19:20:00Z">
        <w:r w:rsidR="00C70D15" w:rsidDel="00D06724">
          <w:rPr>
            <w:rFonts w:ascii="Arial" w:hAnsi="Arial" w:cs="Arial"/>
            <w:sz w:val="24"/>
            <w:szCs w:val="24"/>
          </w:rPr>
          <w:delText xml:space="preserve">) a continuous predictor. Culture </w:delText>
        </w:r>
      </w:del>
      <w:ins w:id="54" w:author="alisha saley" w:date="2023-10-18T19:20:00Z">
        <w:r w:rsidR="00D06724">
          <w:rPr>
            <w:rFonts w:ascii="Arial" w:hAnsi="Arial" w:cs="Arial"/>
            <w:sz w:val="24"/>
            <w:szCs w:val="24"/>
          </w:rPr>
          <w:t>Individual oyster</w:t>
        </w:r>
      </w:ins>
      <w:del w:id="55" w:author="alisha saley" w:date="2023-10-18T19:20:00Z">
        <w:r w:rsidR="00C70D15" w:rsidDel="00D06724">
          <w:rPr>
            <w:rFonts w:ascii="Arial" w:hAnsi="Arial" w:cs="Arial"/>
            <w:sz w:val="24"/>
            <w:szCs w:val="24"/>
          </w:rPr>
          <w:delText>vessel</w:delText>
        </w:r>
      </w:del>
      <w:r w:rsidR="00C70D15">
        <w:rPr>
          <w:rFonts w:ascii="Arial" w:hAnsi="Arial" w:cs="Arial"/>
          <w:sz w:val="24"/>
          <w:szCs w:val="24"/>
        </w:rPr>
        <w:t xml:space="preserve"> was included </w:t>
      </w:r>
      <w:r w:rsidR="002B2A42">
        <w:rPr>
          <w:rFonts w:ascii="Arial" w:hAnsi="Arial" w:cs="Arial"/>
          <w:sz w:val="24"/>
          <w:szCs w:val="24"/>
        </w:rPr>
        <w:t xml:space="preserve">as a random </w:t>
      </w:r>
      <w:r w:rsidR="00B2105C">
        <w:rPr>
          <w:rFonts w:ascii="Arial" w:hAnsi="Arial" w:cs="Arial"/>
          <w:sz w:val="24"/>
          <w:szCs w:val="24"/>
        </w:rPr>
        <w:t>intercept</w:t>
      </w:r>
      <w:r w:rsidR="002B2A42">
        <w:rPr>
          <w:rFonts w:ascii="Arial" w:hAnsi="Arial" w:cs="Arial"/>
          <w:sz w:val="24"/>
          <w:szCs w:val="24"/>
        </w:rPr>
        <w:t xml:space="preserve"> to </w:t>
      </w:r>
      <w:r w:rsidR="00F007DA">
        <w:rPr>
          <w:rFonts w:ascii="Arial" w:hAnsi="Arial" w:cs="Arial"/>
          <w:sz w:val="24"/>
          <w:szCs w:val="24"/>
        </w:rPr>
        <w:t xml:space="preserve">account for lack of </w:t>
      </w:r>
      <w:r w:rsidR="002B2A42">
        <w:rPr>
          <w:rFonts w:ascii="Arial" w:hAnsi="Arial" w:cs="Arial"/>
          <w:sz w:val="24"/>
          <w:szCs w:val="24"/>
        </w:rPr>
        <w:t>independen</w:t>
      </w:r>
      <w:r w:rsidR="00EC0968">
        <w:rPr>
          <w:rFonts w:ascii="Arial" w:hAnsi="Arial" w:cs="Arial"/>
          <w:sz w:val="24"/>
          <w:szCs w:val="24"/>
        </w:rPr>
        <w:t>ce among</w:t>
      </w:r>
      <w:ins w:id="56" w:author="alisha saley" w:date="2023-10-18T19:20:00Z">
        <w:r w:rsidR="00C15F16">
          <w:rPr>
            <w:rFonts w:ascii="Arial" w:hAnsi="Arial" w:cs="Arial"/>
            <w:sz w:val="24"/>
            <w:szCs w:val="24"/>
          </w:rPr>
          <w:t xml:space="preserve"> repeated sampling of the same</w:t>
        </w:r>
      </w:ins>
      <w:r w:rsidR="00EC0968">
        <w:rPr>
          <w:rFonts w:ascii="Arial" w:hAnsi="Arial" w:cs="Arial"/>
          <w:sz w:val="24"/>
          <w:szCs w:val="24"/>
        </w:rPr>
        <w:t xml:space="preserve"> </w:t>
      </w:r>
      <w:r w:rsidR="00F007DA">
        <w:rPr>
          <w:rFonts w:ascii="Arial" w:hAnsi="Arial" w:cs="Arial"/>
          <w:sz w:val="24"/>
          <w:szCs w:val="24"/>
        </w:rPr>
        <w:t xml:space="preserve">oysters </w:t>
      </w:r>
      <w:del w:id="57" w:author="alisha saley" w:date="2023-10-18T19:20:00Z">
        <w:r w:rsidR="00C70D15" w:rsidDel="00C15F16">
          <w:rPr>
            <w:rFonts w:ascii="Arial" w:hAnsi="Arial" w:cs="Arial"/>
            <w:sz w:val="24"/>
            <w:szCs w:val="24"/>
          </w:rPr>
          <w:delText xml:space="preserve">growing on </w:delText>
        </w:r>
        <w:r w:rsidR="00E25C69" w:rsidDel="00C15F16">
          <w:rPr>
            <w:rFonts w:ascii="Arial" w:hAnsi="Arial" w:cs="Arial"/>
            <w:sz w:val="24"/>
            <w:szCs w:val="24"/>
          </w:rPr>
          <w:delText>the</w:delText>
        </w:r>
        <w:r w:rsidR="00C70D15" w:rsidDel="00C15F16">
          <w:rPr>
            <w:rFonts w:ascii="Arial" w:hAnsi="Arial" w:cs="Arial"/>
            <w:sz w:val="24"/>
            <w:szCs w:val="24"/>
          </w:rPr>
          <w:delText xml:space="preserve"> single</w:delText>
        </w:r>
        <w:r w:rsidR="00F007DA" w:rsidDel="00C15F16">
          <w:rPr>
            <w:rFonts w:ascii="Arial" w:hAnsi="Arial" w:cs="Arial"/>
            <w:sz w:val="24"/>
            <w:szCs w:val="24"/>
          </w:rPr>
          <w:delText xml:space="preserve"> plate</w:delText>
        </w:r>
        <w:r w:rsidR="001D5F4E" w:rsidDel="00C15F16">
          <w:rPr>
            <w:rFonts w:ascii="Arial" w:hAnsi="Arial" w:cs="Arial"/>
            <w:sz w:val="24"/>
            <w:szCs w:val="24"/>
          </w:rPr>
          <w:delText xml:space="preserve"> placed in each culture</w:delText>
        </w:r>
      </w:del>
      <w:r w:rsidR="002B2A42">
        <w:rPr>
          <w:rFonts w:ascii="Arial" w:hAnsi="Arial" w:cs="Arial"/>
          <w:sz w:val="24"/>
          <w:szCs w:val="24"/>
        </w:rPr>
        <w:t>.</w:t>
      </w:r>
      <w:r w:rsidR="00167914">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ins w:id="58" w:author="alisha saley" w:date="2023-10-18T19:20:00Z">
        <w:r w:rsidR="00C15F16">
          <w:rPr>
            <w:rFonts w:ascii="Arial" w:hAnsi="Arial" w:cs="Arial"/>
            <w:sz w:val="24"/>
            <w:szCs w:val="24"/>
          </w:rPr>
          <w:t xml:space="preserve">, </w:t>
        </w:r>
      </w:ins>
      <w:ins w:id="59" w:author="alisha saley" w:date="2023-10-18T19:21:00Z">
        <w:r w:rsidR="00C15F16">
          <w:rPr>
            <w:rFonts w:ascii="Arial" w:hAnsi="Arial" w:cs="Arial"/>
            <w:sz w:val="24"/>
            <w:szCs w:val="24"/>
          </w:rPr>
          <w:t>salinity</w:t>
        </w:r>
        <w:r w:rsidR="00B7524C">
          <w:rPr>
            <w:rFonts w:ascii="Arial" w:hAnsi="Arial" w:cs="Arial"/>
            <w:sz w:val="24"/>
            <w:szCs w:val="24"/>
          </w:rPr>
          <w:t>,</w:t>
        </w:r>
      </w:ins>
      <w:r w:rsidR="000C027E">
        <w:rPr>
          <w:rFonts w:ascii="Arial" w:hAnsi="Arial" w:cs="Arial"/>
          <w:sz w:val="24"/>
          <w:szCs w:val="24"/>
        </w:rPr>
        <w:t xml:space="preserve"> </w:t>
      </w:r>
      <w:r w:rsidR="00CF0518">
        <w:rPr>
          <w:rFonts w:ascii="Arial" w:hAnsi="Arial" w:cs="Arial"/>
          <w:sz w:val="24"/>
          <w:szCs w:val="24"/>
        </w:rPr>
        <w:t xml:space="preserve">and oyster size </w:t>
      </w:r>
      <w:r w:rsidR="00FB22C0">
        <w:rPr>
          <w:rFonts w:ascii="Arial" w:hAnsi="Arial" w:cs="Arial"/>
          <w:sz w:val="24"/>
          <w:szCs w:val="24"/>
        </w:rPr>
        <w:t xml:space="preserve">on </w:t>
      </w:r>
      <w:r w:rsidR="00CF0518">
        <w:rPr>
          <w:rFonts w:ascii="Arial" w:hAnsi="Arial" w:cs="Arial"/>
          <w:sz w:val="24"/>
          <w:szCs w:val="24"/>
        </w:rPr>
        <w:t>relative growth rate</w:t>
      </w:r>
      <w:del w:id="60" w:author="alisha saley" w:date="2023-10-18T19:21:00Z">
        <w:r w:rsidR="00CF0518" w:rsidDel="00291440">
          <w:rPr>
            <w:rFonts w:ascii="Arial" w:hAnsi="Arial" w:cs="Arial"/>
            <w:sz w:val="24"/>
            <w:szCs w:val="24"/>
          </w:rPr>
          <w:delText xml:space="preserve">, again </w:delText>
        </w:r>
        <w:r w:rsidR="00F46DBE" w:rsidDel="00291440">
          <w:rPr>
            <w:rFonts w:ascii="Arial" w:hAnsi="Arial" w:cs="Arial"/>
            <w:sz w:val="24"/>
            <w:szCs w:val="24"/>
          </w:rPr>
          <w:delText>at</w:delText>
        </w:r>
        <w:r w:rsidR="00CF0518" w:rsidDel="00291440">
          <w:rPr>
            <w:rFonts w:ascii="Arial" w:hAnsi="Arial" w:cs="Arial"/>
            <w:sz w:val="24"/>
            <w:szCs w:val="24"/>
          </w:rPr>
          <w:delText xml:space="preserve"> a specified salinity</w:delText>
        </w:r>
      </w:del>
      <w:r w:rsidR="00FB22C0">
        <w:rPr>
          <w:rFonts w:ascii="Arial" w:hAnsi="Arial" w:cs="Arial"/>
          <w:sz w:val="24"/>
          <w:szCs w:val="24"/>
        </w:rPr>
        <w:t xml:space="preserve">. </w:t>
      </w:r>
      <w:r w:rsidR="00910E16">
        <w:rPr>
          <w:rFonts w:ascii="Arial" w:hAnsi="Arial" w:cs="Arial"/>
          <w:sz w:val="24"/>
          <w:szCs w:val="24"/>
        </w:rPr>
        <w:t xml:space="preserve">The influence of </w:t>
      </w:r>
      <w:ins w:id="61" w:author="alisha saley" w:date="2023-10-18T19:21:00Z">
        <w:r w:rsidR="00291440">
          <w:rPr>
            <w:rFonts w:ascii="Arial" w:hAnsi="Arial" w:cs="Arial"/>
            <w:sz w:val="24"/>
            <w:szCs w:val="24"/>
          </w:rPr>
          <w:t>the three predictors</w:t>
        </w:r>
      </w:ins>
      <w:del w:id="62" w:author="alisha saley" w:date="2023-10-18T19:21:00Z">
        <w:r w:rsidR="00910E16" w:rsidDel="00291440">
          <w:rPr>
            <w:rFonts w:ascii="Arial" w:hAnsi="Arial" w:cs="Arial"/>
            <w:sz w:val="24"/>
            <w:szCs w:val="24"/>
          </w:rPr>
          <w:delText>TA</w:delText>
        </w:r>
      </w:del>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ins w:id="63" w:author="alisha saley" w:date="2023-10-18T19:22:00Z">
        <w:r w:rsidR="00291440">
          <w:rPr>
            <w:rFonts w:ascii="Arial" w:hAnsi="Arial" w:cs="Arial"/>
            <w:sz w:val="24"/>
            <w:szCs w:val="24"/>
          </w:rPr>
          <w:t>ere</w:t>
        </w:r>
      </w:ins>
      <w:del w:id="64" w:author="alisha saley" w:date="2023-10-18T19:22:00Z">
        <w:r w:rsidR="00E917E1" w:rsidDel="00291440">
          <w:rPr>
            <w:rFonts w:ascii="Arial" w:hAnsi="Arial" w:cs="Arial"/>
            <w:sz w:val="24"/>
            <w:szCs w:val="24"/>
          </w:rPr>
          <w:delText>as</w:delText>
        </w:r>
      </w:del>
      <w:r w:rsidR="00E917E1">
        <w:rPr>
          <w:rFonts w:ascii="Arial" w:hAnsi="Arial" w:cs="Arial"/>
          <w:sz w:val="24"/>
          <w:szCs w:val="24"/>
        </w:rPr>
        <w:t xml:space="preserve"> also tested</w:t>
      </w:r>
      <w:r w:rsidR="00574CC8">
        <w:rPr>
          <w:rFonts w:ascii="Arial" w:hAnsi="Arial" w:cs="Arial"/>
          <w:sz w:val="24"/>
          <w:szCs w:val="24"/>
        </w:rPr>
        <w:t xml:space="preserve">, </w:t>
      </w:r>
      <w:del w:id="65" w:author="alisha saley" w:date="2023-10-18T19:22:00Z">
        <w:r w:rsidR="00574CC8" w:rsidDel="00291440">
          <w:rPr>
            <w:rFonts w:ascii="Arial" w:hAnsi="Arial" w:cs="Arial"/>
            <w:sz w:val="24"/>
            <w:szCs w:val="24"/>
          </w:rPr>
          <w:delText xml:space="preserve">dropping the </w:delText>
        </w:r>
        <w:r w:rsidR="001D5F4E" w:rsidDel="00291440">
          <w:rPr>
            <w:rFonts w:ascii="Arial" w:hAnsi="Arial" w:cs="Arial"/>
            <w:sz w:val="24"/>
            <w:szCs w:val="24"/>
          </w:rPr>
          <w:delText xml:space="preserve">term for </w:delText>
        </w:r>
        <w:r w:rsidR="00CF0518" w:rsidDel="00291440">
          <w:rPr>
            <w:rFonts w:ascii="Arial" w:hAnsi="Arial" w:cs="Arial"/>
            <w:sz w:val="24"/>
            <w:szCs w:val="24"/>
          </w:rPr>
          <w:delText xml:space="preserve">oyster </w:delText>
        </w:r>
        <w:r w:rsidR="00574CC8" w:rsidDel="00291440">
          <w:rPr>
            <w:rFonts w:ascii="Arial" w:hAnsi="Arial" w:cs="Arial"/>
            <w:sz w:val="24"/>
            <w:szCs w:val="24"/>
          </w:rPr>
          <w:delText xml:space="preserve">size </w:delText>
        </w:r>
        <w:r w:rsidR="001D5F4E" w:rsidDel="00291440">
          <w:rPr>
            <w:rFonts w:ascii="Arial" w:hAnsi="Arial" w:cs="Arial"/>
            <w:sz w:val="24"/>
            <w:szCs w:val="24"/>
          </w:rPr>
          <w:delText xml:space="preserve">that was </w:delText>
        </w:r>
        <w:r w:rsidR="00574CC8" w:rsidDel="00291440">
          <w:rPr>
            <w:rFonts w:ascii="Arial" w:hAnsi="Arial" w:cs="Arial"/>
            <w:sz w:val="24"/>
            <w:szCs w:val="24"/>
          </w:rPr>
          <w:delText>used in other models</w:delText>
        </w:r>
      </w:del>
      <w:r w:rsidR="00CF0518">
        <w:rPr>
          <w:rFonts w:ascii="Arial" w:hAnsi="Arial" w:cs="Arial"/>
          <w:sz w:val="24"/>
          <w:szCs w:val="24"/>
        </w:rPr>
        <w:t xml:space="preserve">, </w:t>
      </w:r>
      <w:del w:id="66" w:author="alisha saley" w:date="2023-10-18T19:22:00Z">
        <w:r w:rsidR="00CF0518" w:rsidDel="00291440">
          <w:rPr>
            <w:rFonts w:ascii="Arial" w:hAnsi="Arial" w:cs="Arial"/>
            <w:sz w:val="24"/>
            <w:szCs w:val="24"/>
          </w:rPr>
          <w:delText xml:space="preserve">but </w:delText>
        </w:r>
      </w:del>
      <w:ins w:id="67" w:author="alisha saley" w:date="2023-10-18T19:22:00Z">
        <w:r w:rsidR="00291440">
          <w:rPr>
            <w:rFonts w:ascii="Arial" w:hAnsi="Arial" w:cs="Arial"/>
            <w:sz w:val="24"/>
            <w:szCs w:val="24"/>
          </w:rPr>
          <w:t xml:space="preserve">and </w:t>
        </w:r>
      </w:ins>
      <w:r w:rsidR="00CF0518">
        <w:rPr>
          <w:rFonts w:ascii="Arial" w:hAnsi="Arial" w:cs="Arial"/>
          <w:sz w:val="24"/>
          <w:szCs w:val="24"/>
        </w:rPr>
        <w:t>includ</w:t>
      </w:r>
      <w:ins w:id="68" w:author="alisha saley" w:date="2023-10-18T19:22:00Z">
        <w:r w:rsidR="00291440">
          <w:rPr>
            <w:rFonts w:ascii="Arial" w:hAnsi="Arial" w:cs="Arial"/>
            <w:sz w:val="24"/>
            <w:szCs w:val="24"/>
          </w:rPr>
          <w:t>e</w:t>
        </w:r>
        <w:r w:rsidR="005320AB">
          <w:rPr>
            <w:rFonts w:ascii="Arial" w:hAnsi="Arial" w:cs="Arial"/>
            <w:sz w:val="24"/>
            <w:szCs w:val="24"/>
          </w:rPr>
          <w:t>d</w:t>
        </w:r>
      </w:ins>
      <w:del w:id="69" w:author="alisha saley" w:date="2023-10-18T19:22:00Z">
        <w:r w:rsidR="00CF0518" w:rsidDel="00291440">
          <w:rPr>
            <w:rFonts w:ascii="Arial" w:hAnsi="Arial" w:cs="Arial"/>
            <w:sz w:val="24"/>
            <w:szCs w:val="24"/>
          </w:rPr>
          <w:delText>ing</w:delText>
        </w:r>
      </w:del>
      <w:r w:rsidR="00CF0518">
        <w:rPr>
          <w:rFonts w:ascii="Arial" w:hAnsi="Arial" w:cs="Arial"/>
          <w:sz w:val="24"/>
          <w:szCs w:val="24"/>
        </w:rPr>
        <w:t xml:space="preserve"> culture vessel </w:t>
      </w:r>
      <w:del w:id="70" w:author="alisha saley" w:date="2023-10-18T19:22:00Z">
        <w:r w:rsidR="001D5F4E" w:rsidDel="005320AB">
          <w:rPr>
            <w:rFonts w:ascii="Arial" w:hAnsi="Arial" w:cs="Arial"/>
            <w:sz w:val="24"/>
            <w:szCs w:val="24"/>
          </w:rPr>
          <w:delText xml:space="preserve">again </w:delText>
        </w:r>
      </w:del>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 xml:space="preserve">weight of each data </w:t>
      </w:r>
      <w:r w:rsidR="008F0181">
        <w:rPr>
          <w:rFonts w:ascii="Arial" w:hAnsi="Arial" w:cs="Arial"/>
          <w:sz w:val="24"/>
          <w:szCs w:val="24"/>
        </w:rPr>
        <w:lastRenderedPageBreak/>
        <w:t>point</w:t>
      </w:r>
      <w:ins w:id="71" w:author="alisha saley" w:date="2023-10-17T17:44:00Z">
        <w:r w:rsidR="00722409">
          <w:rPr>
            <w:rFonts w:ascii="Arial" w:hAnsi="Arial" w:cs="Arial"/>
            <w:sz w:val="24"/>
            <w:szCs w:val="24"/>
          </w:rPr>
          <w:t xml:space="preserve"> is</w:t>
        </w:r>
      </w:ins>
      <w:r w:rsidR="008F0181">
        <w:rPr>
          <w:rFonts w:ascii="Arial" w:hAnsi="Arial" w:cs="Arial"/>
          <w:sz w:val="24"/>
          <w:szCs w:val="24"/>
        </w:rPr>
        <w:t xml:space="preserve"> equal the proportional variance across </w:t>
      </w:r>
      <w:del w:id="72" w:author="alisha saley" w:date="2023-10-18T19:22:00Z">
        <w:r w:rsidR="008F0181" w:rsidDel="00A416BB">
          <w:rPr>
            <w:rFonts w:ascii="Arial" w:hAnsi="Arial" w:cs="Arial"/>
            <w:sz w:val="24"/>
            <w:szCs w:val="24"/>
          </w:rPr>
          <w:delText xml:space="preserve">TA </w:delText>
        </w:r>
        <w:r w:rsidR="00CF0518" w:rsidDel="00A416BB">
          <w:rPr>
            <w:rFonts w:ascii="Arial" w:hAnsi="Arial" w:cs="Arial"/>
            <w:sz w:val="24"/>
            <w:szCs w:val="24"/>
          </w:rPr>
          <w:delText>levels</w:delText>
        </w:r>
      </w:del>
      <w:ins w:id="73" w:author="alisha saley" w:date="2023-10-18T19:22:00Z">
        <w:r w:rsidR="00A416BB">
          <w:rPr>
            <w:rFonts w:ascii="Arial" w:hAnsi="Arial" w:cs="Arial"/>
            <w:sz w:val="24"/>
            <w:szCs w:val="24"/>
          </w:rPr>
          <w:t>grouping term that violates the</w:t>
        </w:r>
      </w:ins>
      <w:ins w:id="74" w:author="alisha saley" w:date="2023-10-18T19:23:00Z">
        <w:r w:rsidR="00A416BB">
          <w:rPr>
            <w:rFonts w:ascii="Arial" w:hAnsi="Arial" w:cs="Arial"/>
            <w:sz w:val="24"/>
            <w:szCs w:val="24"/>
          </w:rPr>
          <w:t xml:space="preserve"> assumption</w:t>
        </w:r>
      </w:ins>
      <w:r w:rsidR="008F0181">
        <w:rPr>
          <w:rFonts w:ascii="Arial" w:hAnsi="Arial" w:cs="Arial"/>
          <w:sz w:val="24"/>
          <w:szCs w:val="24"/>
        </w:rPr>
        <w:t xml:space="preserve">. </w:t>
      </w:r>
      <w:r w:rsidR="00574CC8">
        <w:rPr>
          <w:rFonts w:ascii="Arial" w:hAnsi="Arial" w:cs="Arial"/>
          <w:sz w:val="24"/>
          <w:szCs w:val="24"/>
        </w:rPr>
        <w:t xml:space="preserve">Assumptions of normality were visually verified 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ins w:id="75" w:author="alisha saley" w:date="2023-10-18T19:25:00Z">
        <w:r w:rsidR="00961786">
          <w:rPr>
            <w:rFonts w:ascii="Arial" w:hAnsi="Arial" w:cs="Arial"/>
            <w:sz w:val="24"/>
            <w:szCs w:val="24"/>
          </w:rPr>
          <w:t xml:space="preserve"> </w:t>
        </w:r>
      </w:ins>
      <w:ins w:id="76" w:author="alisha saley" w:date="2023-10-18T19:29:00Z">
        <w:r w:rsidR="0095581F">
          <w:rPr>
            <w:rFonts w:ascii="Arial" w:hAnsi="Arial" w:cs="Arial"/>
            <w:sz w:val="24"/>
            <w:szCs w:val="24"/>
          </w:rPr>
          <w:t>W</w:t>
        </w:r>
      </w:ins>
      <w:ins w:id="77" w:author="alisha saley" w:date="2023-10-18T19:26:00Z">
        <w:r w:rsidR="00961786">
          <w:rPr>
            <w:rFonts w:ascii="Arial" w:hAnsi="Arial" w:cs="Arial"/>
            <w:sz w:val="24"/>
            <w:szCs w:val="24"/>
          </w:rPr>
          <w:t xml:space="preserve">e </w:t>
        </w:r>
      </w:ins>
      <w:ins w:id="78" w:author="alisha saley" w:date="2023-10-18T19:27:00Z">
        <w:r w:rsidR="00917975">
          <w:rPr>
            <w:rFonts w:ascii="Arial" w:hAnsi="Arial" w:cs="Arial"/>
            <w:sz w:val="24"/>
            <w:szCs w:val="24"/>
          </w:rPr>
          <w:t>employed backwards step-wise model selection</w:t>
        </w:r>
        <w:r w:rsidR="008132A3">
          <w:rPr>
            <w:rFonts w:ascii="Arial" w:hAnsi="Arial" w:cs="Arial"/>
            <w:sz w:val="24"/>
            <w:szCs w:val="24"/>
          </w:rPr>
          <w:t xml:space="preserve"> to tes</w:t>
        </w:r>
      </w:ins>
      <w:ins w:id="79" w:author="alisha saley" w:date="2023-10-18T19:28:00Z">
        <w:r w:rsidR="008132A3">
          <w:rPr>
            <w:rFonts w:ascii="Arial" w:hAnsi="Arial" w:cs="Arial"/>
            <w:sz w:val="24"/>
            <w:szCs w:val="24"/>
          </w:rPr>
          <w:t>t the</w:t>
        </w:r>
      </w:ins>
      <w:ins w:id="80" w:author="alisha saley" w:date="2023-10-18T19:27:00Z">
        <w:r w:rsidR="008132A3">
          <w:rPr>
            <w:rFonts w:ascii="Arial" w:hAnsi="Arial" w:cs="Arial"/>
            <w:sz w:val="24"/>
            <w:szCs w:val="24"/>
          </w:rPr>
          <w:t xml:space="preserve"> effect size of parameters</w:t>
        </w:r>
      </w:ins>
      <w:ins w:id="81" w:author="alisha saley" w:date="2023-10-18T19:28:00Z">
        <w:r w:rsidR="00F4098B">
          <w:rPr>
            <w:rFonts w:ascii="Arial" w:hAnsi="Arial" w:cs="Arial"/>
            <w:sz w:val="24"/>
            <w:szCs w:val="24"/>
          </w:rPr>
          <w:t xml:space="preserve"> found significant</w:t>
        </w:r>
      </w:ins>
      <w:ins w:id="82" w:author="alisha saley" w:date="2023-10-18T19:27:00Z">
        <w:r w:rsidR="008132A3">
          <w:rPr>
            <w:rFonts w:ascii="Arial" w:hAnsi="Arial" w:cs="Arial"/>
            <w:sz w:val="24"/>
            <w:szCs w:val="24"/>
          </w:rPr>
          <w:t xml:space="preserve"> in the model.</w:t>
        </w:r>
      </w:ins>
      <w:ins w:id="83" w:author="alisha saley" w:date="2023-10-18T19:28:00Z">
        <w:r w:rsidR="008132A3">
          <w:rPr>
            <w:rFonts w:ascii="Arial" w:hAnsi="Arial" w:cs="Arial"/>
            <w:sz w:val="24"/>
            <w:szCs w:val="24"/>
          </w:rPr>
          <w:t xml:space="preserve"> </w:t>
        </w:r>
      </w:ins>
      <w:ins w:id="84" w:author="alisha saley" w:date="2023-10-18T19:26:00Z">
        <w:r w:rsidR="00961786">
          <w:rPr>
            <w:rFonts w:ascii="Arial" w:hAnsi="Arial" w:cs="Arial"/>
            <w:sz w:val="24"/>
            <w:szCs w:val="24"/>
          </w:rPr>
          <w:t>running ANOVA comparisons between</w:t>
        </w:r>
      </w:ins>
      <w:ins w:id="85" w:author="alisha saley" w:date="2023-10-18T19:28:00Z">
        <w:r w:rsidR="00F4098B">
          <w:rPr>
            <w:rFonts w:ascii="Arial" w:hAnsi="Arial" w:cs="Arial"/>
            <w:sz w:val="24"/>
            <w:szCs w:val="24"/>
          </w:rPr>
          <w:t xml:space="preserve"> a model with a full model, and one with the parameter omitted. The compute</w:t>
        </w:r>
      </w:ins>
      <w:ins w:id="86" w:author="alisha saley" w:date="2023-10-18T19:29:00Z">
        <w:r w:rsidR="00F4098B">
          <w:rPr>
            <w:rFonts w:ascii="Arial" w:hAnsi="Arial" w:cs="Arial"/>
            <w:sz w:val="24"/>
            <w:szCs w:val="24"/>
          </w:rPr>
          <w:t xml:space="preserve">d L-ratio indicates a proportional effect size (relative to other </w:t>
        </w:r>
        <w:r w:rsidR="00E50CD0">
          <w:rPr>
            <w:rFonts w:ascii="Arial" w:hAnsi="Arial" w:cs="Arial"/>
            <w:sz w:val="24"/>
            <w:szCs w:val="24"/>
          </w:rPr>
          <w:t>predictors in the model) at a given p-value.</w:t>
        </w:r>
      </w:ins>
      <w:ins w:id="87" w:author="alisha saley" w:date="2023-10-18T19:26:00Z">
        <w:r w:rsidR="00961786">
          <w:rPr>
            <w:rFonts w:ascii="Arial" w:hAnsi="Arial" w:cs="Arial"/>
            <w:sz w:val="24"/>
            <w:szCs w:val="24"/>
          </w:rPr>
          <w:t xml:space="preserve"> </w:t>
        </w:r>
      </w:ins>
    </w:p>
    <w:p w14:paraId="1013F55A" w14:textId="64FB53CD" w:rsidR="000569A3" w:rsidDel="00A416BB" w:rsidRDefault="000569A3" w:rsidP="005F494A">
      <w:pPr>
        <w:pStyle w:val="NoSpacing"/>
        <w:rPr>
          <w:del w:id="88" w:author="alisha saley" w:date="2023-10-18T19:23:00Z"/>
          <w:rFonts w:ascii="Arial" w:hAnsi="Arial" w:cs="Arial"/>
          <w:sz w:val="24"/>
          <w:szCs w:val="24"/>
        </w:rPr>
      </w:pPr>
    </w:p>
    <w:p w14:paraId="5A2C77C1" w14:textId="116FAA26" w:rsidR="008C0E45" w:rsidDel="003046B8" w:rsidRDefault="00ED41B1" w:rsidP="005F494A">
      <w:pPr>
        <w:pStyle w:val="NoSpacing"/>
        <w:rPr>
          <w:del w:id="89" w:author="alisha saley" w:date="2023-10-18T16:30:00Z"/>
          <w:rFonts w:ascii="Arial" w:hAnsi="Arial" w:cs="Arial"/>
          <w:b/>
          <w:bCs/>
          <w:i/>
          <w:iCs/>
          <w:sz w:val="28"/>
          <w:szCs w:val="28"/>
        </w:rPr>
      </w:pPr>
      <w:r w:rsidRPr="00102217">
        <w:rPr>
          <w:rFonts w:ascii="Arial" w:hAnsi="Arial" w:cs="Arial"/>
          <w:b/>
          <w:bCs/>
          <w:i/>
          <w:iCs/>
          <w:sz w:val="28"/>
          <w:szCs w:val="28"/>
        </w:rPr>
        <w:t>Results—</w:t>
      </w:r>
    </w:p>
    <w:p w14:paraId="35E23E9A" w14:textId="77777777" w:rsidR="00890C97" w:rsidRPr="00556411" w:rsidRDefault="00890C97" w:rsidP="005F494A">
      <w:pPr>
        <w:pStyle w:val="NoSpacing"/>
        <w:rPr>
          <w:rFonts w:ascii="Arial" w:hAnsi="Arial" w:cs="Arial"/>
          <w:b/>
          <w:bCs/>
          <w:sz w:val="24"/>
          <w:szCs w:val="24"/>
        </w:rPr>
      </w:pPr>
    </w:p>
    <w:commentRangeStart w:id="90"/>
    <w:p w14:paraId="75A63E81" w14:textId="2764E7C8" w:rsidR="00EB698A" w:rsidRDefault="00222BD3">
      <w:pPr>
        <w:pStyle w:val="NoSpacing"/>
        <w:pPrChange w:id="91" w:author="alisha saley" w:date="2023-10-18T19:48:00Z">
          <w:pPr/>
        </w:pPrChange>
      </w:pPr>
      <w:r>
        <w:rPr>
          <w:rFonts w:ascii="Arial" w:hAnsi="Arial" w:cs="Arial"/>
          <w:b/>
          <w:bCs/>
          <w:i/>
          <w:iCs/>
          <w:noProof/>
          <w:sz w:val="28"/>
          <w:szCs w:val="28"/>
        </w:rPr>
        <mc:AlternateContent>
          <mc:Choice Requires="wpg">
            <w:drawing>
              <wp:anchor distT="0" distB="0" distL="114300" distR="114300" simplePos="0" relativeHeight="251737088" behindDoc="0" locked="0" layoutInCell="1" allowOverlap="1" wp14:anchorId="0B83F7EE" wp14:editId="4EDD2672">
                <wp:simplePos x="0" y="0"/>
                <wp:positionH relativeFrom="column">
                  <wp:posOffset>282206</wp:posOffset>
                </wp:positionH>
                <wp:positionV relativeFrom="paragraph">
                  <wp:posOffset>2292235</wp:posOffset>
                </wp:positionV>
                <wp:extent cx="4862830" cy="4144645"/>
                <wp:effectExtent l="0" t="0" r="0" b="8255"/>
                <wp:wrapTopAndBottom/>
                <wp:docPr id="72" name="Group 72"/>
                <wp:cNvGraphicFramePr/>
                <a:graphic xmlns:a="http://schemas.openxmlformats.org/drawingml/2006/main">
                  <a:graphicData uri="http://schemas.microsoft.com/office/word/2010/wordprocessingGroup">
                    <wpg:wgp>
                      <wpg:cNvGrpSpPr/>
                      <wpg:grpSpPr>
                        <a:xfrm>
                          <a:off x="0" y="0"/>
                          <a:ext cx="4862830" cy="4144645"/>
                          <a:chOff x="0" y="0"/>
                          <a:chExt cx="4863205" cy="4146106"/>
                        </a:xfrm>
                      </wpg:grpSpPr>
                      <pic:pic xmlns:pic="http://schemas.openxmlformats.org/drawingml/2006/picture">
                        <pic:nvPicPr>
                          <pic:cNvPr id="68" name="Picture 68"/>
                          <pic:cNvPicPr>
                            <a:picLocks noChangeAspect="1"/>
                          </pic:cNvPicPr>
                        </pic:nvPicPr>
                        <pic:blipFill rotWithShape="1">
                          <a:blip r:embed="rId21">
                            <a:extLst>
                              <a:ext uri="{28A0092B-C50C-407E-A947-70E740481C1C}">
                                <a14:useLocalDpi xmlns:a14="http://schemas.microsoft.com/office/drawing/2010/main" val="0"/>
                              </a:ext>
                            </a:extLst>
                          </a:blip>
                          <a:srcRect t="15951" r="9030" b="9112"/>
                          <a:stretch/>
                        </pic:blipFill>
                        <pic:spPr bwMode="auto">
                          <a:xfrm>
                            <a:off x="0" y="0"/>
                            <a:ext cx="4791075" cy="3575685"/>
                          </a:xfrm>
                          <a:prstGeom prst="rect">
                            <a:avLst/>
                          </a:prstGeom>
                          <a:noFill/>
                          <a:ln>
                            <a:noFill/>
                          </a:ln>
                          <a:extLst>
                            <a:ext uri="{53640926-AAD7-44D8-BBD7-CCE9431645EC}">
                              <a14:shadowObscured xmlns:a14="http://schemas.microsoft.com/office/drawing/2010/main"/>
                            </a:ext>
                          </a:extLst>
                        </pic:spPr>
                      </pic:pic>
                      <wps:wsp>
                        <wps:cNvPr id="71" name="Text Box 2"/>
                        <wps:cNvSpPr txBox="1">
                          <a:spLocks noChangeArrowheads="1"/>
                        </wps:cNvSpPr>
                        <wps:spPr bwMode="auto">
                          <a:xfrm>
                            <a:off x="64061" y="3540167"/>
                            <a:ext cx="4799144" cy="605939"/>
                          </a:xfrm>
                          <a:prstGeom prst="rect">
                            <a:avLst/>
                          </a:prstGeom>
                          <a:solidFill>
                            <a:srgbClr val="FFFFFF"/>
                          </a:solidFill>
                          <a:ln w="9525">
                            <a:noFill/>
                            <a:miter lim="800000"/>
                            <a:headEnd/>
                            <a:tailEnd/>
                          </a:ln>
                        </wps:spPr>
                        <wps:txbx>
                          <w:txbxContent>
                            <w:p w14:paraId="39786996" w14:textId="246C1A8D" w:rsidR="003D5B71" w:rsidRPr="0054286D" w:rsidRDefault="003D5B71" w:rsidP="003D5B7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83F7EE" id="Group 72" o:spid="_x0000_s1044" style="position:absolute;margin-left:22.2pt;margin-top:180.5pt;width:382.9pt;height:326.35pt;z-index:251737088;mso-height-relative:margin" coordsize="48632,41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">
                <v:shape id="Picture 68" o:spid="_x0000_s1045" type="#_x0000_t75" style="position:absolute;width:47910;height:35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">
                  <v:imagedata r:id="rId22" o:title="" croptop="10454f" cropbottom="5972f" cropright="5918f"/>
                </v:shape>
                <v:shape id="Text Box 2" o:spid="_x0000_s1046" type="#_x0000_t202" style="position:absolute;left:640;top:35401;width:47992;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" stroked="f">
                  <v:textbox>
                    <w:txbxContent>
                      <w:p w14:paraId="39786996" w14:textId="246C1A8D" w:rsidR="003D5B71" w:rsidRPr="0054286D" w:rsidRDefault="003D5B71" w:rsidP="003D5B7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3</w:t>
                        </w:r>
                        <w:r w:rsidRPr="0054286D">
                          <w:rPr>
                            <w:rFonts w:ascii="Arial" w:hAnsi="Arial" w:cs="Arial"/>
                          </w:rPr>
                          <w:t xml:space="preserve"> </w:t>
                        </w:r>
                      </w:p>
                    </w:txbxContent>
                  </v:textbox>
                </v:shape>
                <w10:wrap type="topAndBottom"/>
              </v:group>
            </w:pict>
          </mc:Fallback>
        </mc:AlternateContent>
      </w:r>
      <w:r w:rsidR="00B42F9C" w:rsidRPr="00556411">
        <w:rPr>
          <w:rFonts w:ascii="Arial" w:hAnsi="Arial" w:cs="Arial"/>
          <w:b/>
          <w:bCs/>
          <w:sz w:val="24"/>
          <w:szCs w:val="24"/>
        </w:rPr>
        <w:t>Growth in shell area</w:t>
      </w:r>
      <w:r w:rsidR="002F5B72" w:rsidRPr="00556411">
        <w:rPr>
          <w:rFonts w:ascii="Arial" w:hAnsi="Arial" w:cs="Arial"/>
          <w:b/>
          <w:bCs/>
          <w:sz w:val="24"/>
          <w:szCs w:val="24"/>
        </w:rPr>
        <w:t xml:space="preserve"> through time</w:t>
      </w:r>
      <w:r w:rsidR="008F0E91" w:rsidRPr="00556411">
        <w:rPr>
          <w:rFonts w:ascii="Arial" w:hAnsi="Arial" w:cs="Arial"/>
          <w:b/>
          <w:bCs/>
          <w:sz w:val="24"/>
          <w:szCs w:val="24"/>
        </w:rPr>
        <w:t>—</w:t>
      </w:r>
      <w:r w:rsidR="008669C9">
        <w:rPr>
          <w:rFonts w:ascii="Arial" w:hAnsi="Arial" w:cs="Arial"/>
          <w:sz w:val="24"/>
          <w:szCs w:val="24"/>
        </w:rPr>
        <w:t xml:space="preserve"> </w:t>
      </w:r>
      <w:commentRangeEnd w:id="90"/>
      <w:r w:rsidR="004B7EF9">
        <w:rPr>
          <w:rStyle w:val="CommentReference"/>
        </w:rPr>
        <w:commentReference w:id="90"/>
      </w:r>
      <w:r w:rsidR="00955D22">
        <w:rPr>
          <w:rFonts w:ascii="Arial" w:hAnsi="Arial" w:cs="Arial"/>
          <w:sz w:val="24"/>
          <w:szCs w:val="24"/>
        </w:rPr>
        <w:t>We detected differences in the effect of TA on oyster growth as a function of the response window</w:t>
      </w:r>
      <w:ins w:id="92" w:author="alisha saley" w:date="2023-10-18T19:39:00Z">
        <w:r w:rsidR="00600970">
          <w:rPr>
            <w:rFonts w:ascii="Arial" w:hAnsi="Arial" w:cs="Arial"/>
            <w:sz w:val="24"/>
            <w:szCs w:val="24"/>
          </w:rPr>
          <w:t>,</w:t>
        </w:r>
      </w:ins>
      <w:r w:rsidR="00955D22">
        <w:rPr>
          <w:rFonts w:ascii="Arial" w:hAnsi="Arial" w:cs="Arial"/>
          <w:sz w:val="24"/>
          <w:szCs w:val="24"/>
        </w:rPr>
        <w:t xml:space="preserve"> </w:t>
      </w:r>
      <w:r w:rsidR="00F4287B">
        <w:rPr>
          <w:rFonts w:ascii="Arial" w:hAnsi="Arial" w:cs="Arial"/>
          <w:sz w:val="24"/>
          <w:szCs w:val="24"/>
        </w:rPr>
        <w:t xml:space="preserve">along an exposure trajectory to altered seawater TA and salinity. </w:t>
      </w:r>
      <w:r w:rsidR="008669C9">
        <w:rPr>
          <w:rFonts w:ascii="Arial" w:hAnsi="Arial" w:cs="Arial"/>
          <w:sz w:val="24"/>
          <w:szCs w:val="24"/>
        </w:rPr>
        <w:t>O</w:t>
      </w:r>
      <w:r w:rsidR="003046B8">
        <w:rPr>
          <w:rFonts w:ascii="Arial" w:hAnsi="Arial" w:cs="Arial"/>
          <w:sz w:val="24"/>
          <w:szCs w:val="24"/>
        </w:rPr>
        <w:t xml:space="preserve">yster </w:t>
      </w:r>
      <w:r w:rsidR="00CF367D">
        <w:rPr>
          <w:rFonts w:ascii="Arial" w:hAnsi="Arial" w:cs="Arial"/>
          <w:sz w:val="24"/>
          <w:szCs w:val="24"/>
        </w:rPr>
        <w:t>shell growth (day 0-18)</w:t>
      </w:r>
      <w:r w:rsidR="00A65B56">
        <w:rPr>
          <w:rFonts w:ascii="Arial" w:hAnsi="Arial" w:cs="Arial"/>
          <w:sz w:val="24"/>
          <w:szCs w:val="24"/>
        </w:rPr>
        <w:t xml:space="preserve"> in the early</w:t>
      </w:r>
      <w:r w:rsidR="00D635B1">
        <w:rPr>
          <w:rFonts w:ascii="Arial" w:hAnsi="Arial" w:cs="Arial"/>
          <w:sz w:val="24"/>
          <w:szCs w:val="24"/>
        </w:rPr>
        <w:t xml:space="preserve"> response window</w:t>
      </w:r>
      <w:r w:rsidR="00CF367D">
        <w:rPr>
          <w:rFonts w:ascii="Arial" w:hAnsi="Arial" w:cs="Arial"/>
          <w:sz w:val="24"/>
          <w:szCs w:val="24"/>
        </w:rPr>
        <w:t xml:space="preserve"> was unimpacted by</w:t>
      </w:r>
      <w:r w:rsidR="003046B8">
        <w:rPr>
          <w:rFonts w:ascii="Arial" w:hAnsi="Arial" w:cs="Arial"/>
          <w:sz w:val="24"/>
          <w:szCs w:val="24"/>
        </w:rPr>
        <w:t xml:space="preserve"> differences in TA</w:t>
      </w:r>
      <w:r w:rsidR="003A08A3">
        <w:rPr>
          <w:rFonts w:ascii="Arial" w:hAnsi="Arial" w:cs="Arial"/>
          <w:sz w:val="24"/>
          <w:szCs w:val="24"/>
        </w:rPr>
        <w:t xml:space="preserve"> and similar between </w:t>
      </w:r>
      <w:r w:rsidR="002101D3">
        <w:rPr>
          <w:rFonts w:ascii="Arial" w:hAnsi="Arial" w:cs="Arial"/>
          <w:sz w:val="24"/>
          <w:szCs w:val="24"/>
        </w:rPr>
        <w:t>ambient and low salinity</w:t>
      </w:r>
      <w:r w:rsidR="00FF3B5F">
        <w:rPr>
          <w:rFonts w:ascii="Arial" w:hAnsi="Arial" w:cs="Arial"/>
          <w:sz w:val="24"/>
          <w:szCs w:val="24"/>
        </w:rPr>
        <w:t xml:space="preserve"> treatments (Table 1</w:t>
      </w:r>
      <w:r w:rsidR="00304BEE">
        <w:rPr>
          <w:rFonts w:ascii="Arial" w:hAnsi="Arial" w:cs="Arial"/>
          <w:sz w:val="24"/>
          <w:szCs w:val="24"/>
        </w:rPr>
        <w:t>, Fig.3 black line</w:t>
      </w:r>
      <w:r w:rsidR="00FF3B5F">
        <w:rPr>
          <w:rFonts w:ascii="Arial" w:hAnsi="Arial" w:cs="Arial"/>
          <w:sz w:val="24"/>
          <w:szCs w:val="24"/>
        </w:rPr>
        <w:t>)</w:t>
      </w:r>
      <w:r w:rsidR="002101D3">
        <w:rPr>
          <w:rFonts w:ascii="Arial" w:hAnsi="Arial" w:cs="Arial"/>
          <w:sz w:val="24"/>
          <w:szCs w:val="24"/>
        </w:rPr>
        <w:t xml:space="preserve">. </w:t>
      </w:r>
      <w:r w:rsidR="0013406E">
        <w:rPr>
          <w:rFonts w:ascii="Arial" w:hAnsi="Arial" w:cs="Arial"/>
          <w:sz w:val="24"/>
          <w:szCs w:val="24"/>
        </w:rPr>
        <w:t>T</w:t>
      </w:r>
      <w:r w:rsidR="002101D3">
        <w:rPr>
          <w:rFonts w:ascii="Arial" w:hAnsi="Arial" w:cs="Arial"/>
          <w:sz w:val="24"/>
          <w:szCs w:val="24"/>
        </w:rPr>
        <w:t xml:space="preserve">here was a positive relationship between </w:t>
      </w:r>
      <w:r w:rsidR="007322E8">
        <w:rPr>
          <w:rFonts w:ascii="Arial" w:hAnsi="Arial" w:cs="Arial"/>
          <w:sz w:val="24"/>
          <w:szCs w:val="24"/>
        </w:rPr>
        <w:t>initial size and growth rate throughout the exposure trajectory</w:t>
      </w:r>
      <w:r w:rsidR="00A82416">
        <w:rPr>
          <w:rFonts w:ascii="Arial" w:hAnsi="Arial" w:cs="Arial"/>
          <w:sz w:val="24"/>
          <w:szCs w:val="24"/>
        </w:rPr>
        <w:t xml:space="preserve"> (Table 1, Table 2)</w:t>
      </w:r>
      <w:r w:rsidR="007322E8">
        <w:rPr>
          <w:rFonts w:ascii="Arial" w:hAnsi="Arial" w:cs="Arial"/>
          <w:sz w:val="24"/>
          <w:szCs w:val="24"/>
        </w:rPr>
        <w:t>, indicating larger oysters exhibited higher rates of shell growth</w:t>
      </w:r>
      <w:r w:rsidR="007062C1">
        <w:rPr>
          <w:rFonts w:ascii="Arial" w:hAnsi="Arial" w:cs="Arial"/>
          <w:sz w:val="24"/>
          <w:szCs w:val="24"/>
        </w:rPr>
        <w:t xml:space="preserve"> in any seawater condition.</w:t>
      </w:r>
      <w:r w:rsidR="009416D5">
        <w:rPr>
          <w:rFonts w:ascii="Arial" w:hAnsi="Arial" w:cs="Arial"/>
          <w:sz w:val="24"/>
          <w:szCs w:val="24"/>
        </w:rPr>
        <w:t xml:space="preserve"> </w:t>
      </w:r>
      <w:r w:rsidR="00A82416">
        <w:rPr>
          <w:rFonts w:ascii="Arial" w:hAnsi="Arial" w:cs="Arial"/>
          <w:sz w:val="24"/>
          <w:szCs w:val="24"/>
        </w:rPr>
        <w:t xml:space="preserve">In the later </w:t>
      </w:r>
      <w:r w:rsidR="005475FA">
        <w:rPr>
          <w:rFonts w:ascii="Arial" w:hAnsi="Arial" w:cs="Arial"/>
          <w:sz w:val="24"/>
          <w:szCs w:val="24"/>
        </w:rPr>
        <w:t>response window</w:t>
      </w:r>
      <w:r w:rsidR="00D32AB1">
        <w:rPr>
          <w:rFonts w:ascii="Arial" w:hAnsi="Arial" w:cs="Arial"/>
          <w:sz w:val="24"/>
          <w:szCs w:val="24"/>
        </w:rPr>
        <w:t>,</w:t>
      </w:r>
      <w:r w:rsidR="007B1B08">
        <w:rPr>
          <w:rFonts w:ascii="Arial" w:hAnsi="Arial" w:cs="Arial"/>
          <w:sz w:val="24"/>
          <w:szCs w:val="24"/>
        </w:rPr>
        <w:t xml:space="preserve"> </w:t>
      </w:r>
      <w:r w:rsidR="00C56C0A">
        <w:rPr>
          <w:rFonts w:ascii="Arial" w:hAnsi="Arial" w:cs="Arial"/>
          <w:sz w:val="24"/>
          <w:szCs w:val="24"/>
        </w:rPr>
        <w:t xml:space="preserve">we detected a positive effect of TA on shell growth, though, growth rates were </w:t>
      </w:r>
      <w:r w:rsidR="00F26145">
        <w:rPr>
          <w:rFonts w:ascii="Arial" w:hAnsi="Arial" w:cs="Arial"/>
          <w:sz w:val="24"/>
          <w:szCs w:val="24"/>
        </w:rPr>
        <w:t xml:space="preserve">also </w:t>
      </w:r>
      <w:r w:rsidR="00C56C0A">
        <w:rPr>
          <w:rFonts w:ascii="Arial" w:hAnsi="Arial" w:cs="Arial"/>
          <w:sz w:val="24"/>
          <w:szCs w:val="24"/>
        </w:rPr>
        <w:t>lower during this time, w</w:t>
      </w:r>
      <w:r w:rsidR="00F26145">
        <w:rPr>
          <w:rFonts w:ascii="Arial" w:hAnsi="Arial" w:cs="Arial"/>
          <w:sz w:val="24"/>
          <w:szCs w:val="24"/>
        </w:rPr>
        <w:t xml:space="preserve">hich likely </w:t>
      </w:r>
      <w:r w:rsidR="009C51F5">
        <w:rPr>
          <w:rFonts w:ascii="Arial" w:hAnsi="Arial" w:cs="Arial"/>
          <w:sz w:val="24"/>
          <w:szCs w:val="24"/>
        </w:rPr>
        <w:t>damped its positive influence on</w:t>
      </w:r>
      <w:r w:rsidR="00F26145">
        <w:rPr>
          <w:rFonts w:ascii="Arial" w:hAnsi="Arial" w:cs="Arial"/>
          <w:sz w:val="24"/>
          <w:szCs w:val="24"/>
        </w:rPr>
        <w:t xml:space="preserve"> growth</w:t>
      </w:r>
      <w:r w:rsidR="00E212FB">
        <w:rPr>
          <w:rFonts w:ascii="Arial" w:hAnsi="Arial" w:cs="Arial"/>
          <w:sz w:val="24"/>
          <w:szCs w:val="24"/>
        </w:rPr>
        <w:t xml:space="preserve"> (Fig. 3, grey line)</w:t>
      </w:r>
      <w:r w:rsidR="00F26145">
        <w:rPr>
          <w:rFonts w:ascii="Arial" w:hAnsi="Arial" w:cs="Arial"/>
          <w:sz w:val="24"/>
          <w:szCs w:val="24"/>
        </w:rPr>
        <w:t>.</w:t>
      </w:r>
      <w:r w:rsidR="00F16868">
        <w:rPr>
          <w:rFonts w:ascii="Arial" w:hAnsi="Arial" w:cs="Arial"/>
          <w:sz w:val="24"/>
          <w:szCs w:val="24"/>
        </w:rPr>
        <w:t xml:space="preserve"> </w:t>
      </w:r>
      <w:r w:rsidR="00F16868" w:rsidRPr="008056BD">
        <w:rPr>
          <w:rFonts w:ascii="Arial" w:hAnsi="Arial" w:cs="Arial"/>
          <w:color w:val="000000" w:themeColor="text1"/>
          <w:sz w:val="24"/>
          <w:szCs w:val="24"/>
        </w:rPr>
        <w:t xml:space="preserve">This may indicate that when oysters </w:t>
      </w:r>
      <w:r w:rsidR="00F16868">
        <w:rPr>
          <w:rFonts w:ascii="Arial" w:hAnsi="Arial" w:cs="Arial"/>
          <w:color w:val="000000" w:themeColor="text1"/>
          <w:sz w:val="24"/>
          <w:szCs w:val="24"/>
        </w:rPr>
        <w:t>downregulate calcification activity</w:t>
      </w:r>
      <w:r w:rsidR="00F16868" w:rsidRPr="008056BD">
        <w:rPr>
          <w:rFonts w:ascii="Arial" w:hAnsi="Arial" w:cs="Arial"/>
          <w:color w:val="000000" w:themeColor="text1"/>
          <w:sz w:val="24"/>
          <w:szCs w:val="24"/>
        </w:rPr>
        <w:t xml:space="preserve">, the effect of TA </w:t>
      </w:r>
      <w:r w:rsidR="00F16868">
        <w:rPr>
          <w:rFonts w:ascii="Arial" w:hAnsi="Arial" w:cs="Arial"/>
          <w:color w:val="000000" w:themeColor="text1"/>
          <w:sz w:val="24"/>
          <w:szCs w:val="24"/>
        </w:rPr>
        <w:t>may become more important.</w:t>
      </w:r>
      <w:r w:rsidR="008466B3">
        <w:rPr>
          <w:rFonts w:ascii="Arial" w:hAnsi="Arial" w:cs="Arial"/>
          <w:color w:val="000000" w:themeColor="text1"/>
          <w:sz w:val="24"/>
          <w:szCs w:val="24"/>
        </w:rPr>
        <w:t xml:space="preserve"> Similarly, oysters exhibited higher growth in lower salinity conditions in the later period</w:t>
      </w:r>
      <w:r w:rsidR="00F41427">
        <w:rPr>
          <w:rFonts w:ascii="Arial" w:hAnsi="Arial" w:cs="Arial"/>
          <w:color w:val="000000" w:themeColor="text1"/>
          <w:sz w:val="24"/>
          <w:szCs w:val="24"/>
        </w:rPr>
        <w:t xml:space="preserve">, </w:t>
      </w:r>
      <w:r w:rsidR="00F41427">
        <w:rPr>
          <w:rFonts w:ascii="Arial" w:hAnsi="Arial" w:cs="Arial"/>
          <w:color w:val="000000" w:themeColor="text1"/>
          <w:sz w:val="24"/>
          <w:szCs w:val="24"/>
        </w:rPr>
        <w:lastRenderedPageBreak/>
        <w:t>though</w:t>
      </w:r>
      <w:r w:rsidR="00E33AEC">
        <w:rPr>
          <w:rFonts w:ascii="Arial" w:hAnsi="Arial" w:cs="Arial"/>
          <w:color w:val="000000" w:themeColor="text1"/>
          <w:sz w:val="24"/>
          <w:szCs w:val="24"/>
        </w:rPr>
        <w:t xml:space="preserve">, because our salinity and TA conditions are not orthogonal, we are unable to </w:t>
      </w:r>
      <w:r w:rsidR="00394906">
        <w:rPr>
          <w:rFonts w:ascii="Arial" w:hAnsi="Arial" w:cs="Arial"/>
          <w:color w:val="000000" w:themeColor="text1"/>
          <w:sz w:val="24"/>
          <w:szCs w:val="24"/>
        </w:rPr>
        <w:t>separate this effect from experiencing a lower range of TA conditions.</w:t>
      </w:r>
      <w:r w:rsidR="00F2080D">
        <w:rPr>
          <w:rFonts w:ascii="Arial" w:hAnsi="Arial" w:cs="Arial"/>
          <w:color w:val="000000" w:themeColor="text1"/>
          <w:sz w:val="24"/>
          <w:szCs w:val="24"/>
        </w:rPr>
        <w:t xml:space="preserve"> </w:t>
      </w:r>
    </w:p>
    <w:p w14:paraId="347FDEEA" w14:textId="4B5A48EB" w:rsidR="00B42F9C" w:rsidRDefault="00B42F9C" w:rsidP="005F494A">
      <w:pPr>
        <w:pStyle w:val="NoSpacing"/>
        <w:rPr>
          <w:rFonts w:ascii="Arial" w:hAnsi="Arial" w:cs="Arial"/>
          <w:sz w:val="24"/>
          <w:szCs w:val="24"/>
        </w:rPr>
      </w:pPr>
    </w:p>
    <w:p w14:paraId="38604578" w14:textId="1699D2AC" w:rsidR="004463AA" w:rsidRDefault="00B42F9C" w:rsidP="00890C97">
      <w:pPr>
        <w:pStyle w:val="NoSpacing"/>
        <w:rPr>
          <w:rFonts w:ascii="Arial" w:hAnsi="Arial" w:cs="Arial"/>
          <w:sz w:val="24"/>
          <w:szCs w:val="24"/>
        </w:rPr>
      </w:pPr>
      <w:r w:rsidRPr="002B6C93">
        <w:rPr>
          <w:rFonts w:ascii="Arial" w:hAnsi="Arial" w:cs="Arial"/>
          <w:b/>
          <w:bCs/>
          <w:sz w:val="24"/>
          <w:szCs w:val="24"/>
        </w:rPr>
        <w:t>Relative shell growth</w:t>
      </w:r>
      <w:r w:rsidR="002F5B72" w:rsidRPr="002B6C93">
        <w:rPr>
          <w:rFonts w:ascii="Arial" w:hAnsi="Arial" w:cs="Arial"/>
          <w:b/>
          <w:bCs/>
          <w:sz w:val="24"/>
          <w:szCs w:val="24"/>
        </w:rPr>
        <w:t xml:space="preserve"> overall</w:t>
      </w:r>
      <w:r w:rsidR="008F0E91" w:rsidRPr="002B6C93">
        <w:rPr>
          <w:rFonts w:ascii="Arial" w:hAnsi="Arial" w:cs="Arial"/>
          <w:b/>
          <w:bCs/>
          <w:sz w:val="24"/>
          <w:szCs w:val="24"/>
        </w:rPr>
        <w:t>—</w:t>
      </w:r>
      <w:r w:rsidR="00011F05">
        <w:rPr>
          <w:rFonts w:ascii="Arial" w:hAnsi="Arial" w:cs="Arial"/>
          <w:b/>
          <w:bCs/>
          <w:sz w:val="24"/>
          <w:szCs w:val="24"/>
        </w:rPr>
        <w:t xml:space="preserve"> </w:t>
      </w:r>
      <w:r w:rsidR="00011F05">
        <w:rPr>
          <w:rFonts w:ascii="Arial" w:hAnsi="Arial" w:cs="Arial"/>
          <w:sz w:val="24"/>
          <w:szCs w:val="24"/>
        </w:rPr>
        <w:t xml:space="preserve"> </w:t>
      </w:r>
      <w:r w:rsidR="008E35DC">
        <w:rPr>
          <w:rFonts w:ascii="Arial" w:hAnsi="Arial" w:cs="Arial"/>
          <w:sz w:val="24"/>
          <w:szCs w:val="24"/>
        </w:rPr>
        <w:t>Only t</w:t>
      </w:r>
      <w:r w:rsidR="00316E3B">
        <w:rPr>
          <w:rFonts w:ascii="Arial" w:hAnsi="Arial" w:cs="Arial"/>
          <w:sz w:val="24"/>
          <w:szCs w:val="24"/>
        </w:rPr>
        <w:t xml:space="preserve">esting the influence of seawater TA and salinity to </w:t>
      </w:r>
      <w:r w:rsidR="001C0727">
        <w:rPr>
          <w:rFonts w:ascii="Arial" w:hAnsi="Arial" w:cs="Arial"/>
          <w:sz w:val="24"/>
          <w:szCs w:val="24"/>
        </w:rPr>
        <w:t xml:space="preserve"> j</w:t>
      </w:r>
      <w:r w:rsidR="00101122">
        <w:rPr>
          <w:rFonts w:ascii="Arial" w:hAnsi="Arial" w:cs="Arial"/>
          <w:sz w:val="24"/>
          <w:szCs w:val="24"/>
        </w:rPr>
        <w:t xml:space="preserve">uvenile </w:t>
      </w:r>
      <w:r w:rsidR="00101122">
        <w:rPr>
          <w:rFonts w:ascii="Arial" w:hAnsi="Arial" w:cs="Arial"/>
          <w:i/>
          <w:iCs/>
          <w:sz w:val="24"/>
          <w:szCs w:val="24"/>
        </w:rPr>
        <w:t xml:space="preserve">C. </w:t>
      </w:r>
      <w:r w:rsidR="00101122" w:rsidRPr="00101122">
        <w:rPr>
          <w:rFonts w:ascii="Arial" w:hAnsi="Arial" w:cs="Arial"/>
          <w:i/>
          <w:iCs/>
          <w:sz w:val="24"/>
          <w:szCs w:val="24"/>
        </w:rPr>
        <w:t>virginica</w:t>
      </w:r>
      <w:r w:rsidR="00101122">
        <w:rPr>
          <w:rFonts w:ascii="Arial" w:hAnsi="Arial" w:cs="Arial"/>
          <w:sz w:val="24"/>
          <w:szCs w:val="24"/>
        </w:rPr>
        <w:t xml:space="preserve"> </w:t>
      </w:r>
      <w:r w:rsidR="005F39CE">
        <w:rPr>
          <w:rFonts w:ascii="Arial" w:hAnsi="Arial" w:cs="Arial"/>
          <w:sz w:val="24"/>
          <w:szCs w:val="24"/>
        </w:rPr>
        <w:t>shell growth</w:t>
      </w:r>
      <w:r w:rsidR="00316E3B">
        <w:rPr>
          <w:rFonts w:ascii="Arial" w:hAnsi="Arial" w:cs="Arial"/>
          <w:sz w:val="24"/>
          <w:szCs w:val="24"/>
        </w:rPr>
        <w:t xml:space="preserve"> </w:t>
      </w:r>
      <w:r w:rsidR="008E35DC">
        <w:rPr>
          <w:rFonts w:ascii="Arial" w:hAnsi="Arial" w:cs="Arial"/>
          <w:sz w:val="24"/>
          <w:szCs w:val="24"/>
        </w:rPr>
        <w:t>after 5 weeks of exposure would have</w:t>
      </w:r>
      <w:r w:rsidR="00FA2F96">
        <w:rPr>
          <w:rFonts w:ascii="Arial" w:hAnsi="Arial" w:cs="Arial"/>
          <w:sz w:val="24"/>
          <w:szCs w:val="24"/>
        </w:rPr>
        <w:t xml:space="preserve"> shadowed the </w:t>
      </w:r>
      <w:r w:rsidR="0025650C">
        <w:rPr>
          <w:rFonts w:ascii="Arial" w:hAnsi="Arial" w:cs="Arial"/>
          <w:sz w:val="24"/>
          <w:szCs w:val="24"/>
        </w:rPr>
        <w:t>effect</w:t>
      </w:r>
      <w:r w:rsidR="00FA2F96">
        <w:rPr>
          <w:rFonts w:ascii="Arial" w:hAnsi="Arial" w:cs="Arial"/>
          <w:sz w:val="24"/>
          <w:szCs w:val="24"/>
        </w:rPr>
        <w:t xml:space="preserve"> of exposure performance window</w:t>
      </w:r>
      <w:r w:rsidR="0025650C">
        <w:rPr>
          <w:rFonts w:ascii="Arial" w:hAnsi="Arial" w:cs="Arial"/>
          <w:sz w:val="24"/>
          <w:szCs w:val="24"/>
        </w:rPr>
        <w:t>s</w:t>
      </w:r>
      <w:r w:rsidR="00A0007B">
        <w:rPr>
          <w:rFonts w:ascii="Arial" w:hAnsi="Arial" w:cs="Arial"/>
          <w:sz w:val="24"/>
          <w:szCs w:val="24"/>
        </w:rPr>
        <w:t>, as net growth patterns appear similar to those in the early window. Overall, oyster shell growth</w:t>
      </w:r>
      <w:r w:rsidR="005F39CE">
        <w:rPr>
          <w:rFonts w:ascii="Arial" w:hAnsi="Arial" w:cs="Arial"/>
          <w:sz w:val="24"/>
          <w:szCs w:val="24"/>
        </w:rPr>
        <w:t xml:space="preserve"> was robust to corrosive seawater conditions </w:t>
      </w:r>
      <w:r w:rsidR="00A0007B">
        <w:rPr>
          <w:rFonts w:ascii="Arial" w:hAnsi="Arial" w:cs="Arial"/>
          <w:sz w:val="24"/>
          <w:szCs w:val="24"/>
        </w:rPr>
        <w:t xml:space="preserve">caused by </w:t>
      </w:r>
      <w:r w:rsidR="008D70A3">
        <w:rPr>
          <w:rFonts w:ascii="Arial" w:hAnsi="Arial" w:cs="Arial"/>
          <w:sz w:val="24"/>
          <w:szCs w:val="24"/>
        </w:rPr>
        <w:t xml:space="preserve">low </w:t>
      </w:r>
      <w:r w:rsidR="007E6487">
        <w:rPr>
          <w:rFonts w:ascii="Arial" w:hAnsi="Arial" w:cs="Arial"/>
          <w:sz w:val="24"/>
          <w:szCs w:val="24"/>
        </w:rPr>
        <w:t>TA but</w:t>
      </w:r>
      <w:r w:rsidR="008D70A3">
        <w:rPr>
          <w:rFonts w:ascii="Arial" w:hAnsi="Arial" w:cs="Arial"/>
          <w:sz w:val="24"/>
          <w:szCs w:val="24"/>
        </w:rPr>
        <w:t xml:space="preserve"> did not elevate growth in higher</w:t>
      </w:r>
      <w:r w:rsidR="00BB2F69">
        <w:rPr>
          <w:rFonts w:ascii="Arial" w:hAnsi="Arial" w:cs="Arial"/>
          <w:sz w:val="24"/>
          <w:szCs w:val="24"/>
        </w:rPr>
        <w:t xml:space="preserve"> (Table 2)</w:t>
      </w:r>
      <w:r w:rsidR="008D70A3">
        <w:rPr>
          <w:rFonts w:ascii="Arial" w:hAnsi="Arial" w:cs="Arial"/>
          <w:sz w:val="24"/>
          <w:szCs w:val="24"/>
        </w:rPr>
        <w:t xml:space="preserve">. </w:t>
      </w:r>
      <w:r w:rsidR="00174A3A">
        <w:rPr>
          <w:rFonts w:ascii="Arial" w:hAnsi="Arial" w:cs="Arial"/>
          <w:sz w:val="24"/>
          <w:szCs w:val="24"/>
        </w:rPr>
        <w:t xml:space="preserve">As our some of our treatments fell below the saturation state for calcium carbonate shell, oyster shells in these treatments had an abiotic tendency to dissolve in seawater. </w:t>
      </w:r>
      <w:r w:rsidR="001B3D13">
        <w:rPr>
          <w:rFonts w:ascii="Arial" w:hAnsi="Arial" w:cs="Arial"/>
          <w:sz w:val="24"/>
          <w:szCs w:val="24"/>
        </w:rPr>
        <w:t xml:space="preserve">Because we did not detect an </w:t>
      </w:r>
      <w:r w:rsidR="008D7FC8">
        <w:rPr>
          <w:rFonts w:ascii="Arial" w:hAnsi="Arial" w:cs="Arial"/>
          <w:sz w:val="24"/>
          <w:szCs w:val="24"/>
        </w:rPr>
        <w:t xml:space="preserve">effect of TA, this </w:t>
      </w:r>
      <w:r w:rsidR="00BB2F69">
        <w:rPr>
          <w:rFonts w:ascii="Arial" w:hAnsi="Arial" w:cs="Arial"/>
          <w:sz w:val="24"/>
          <w:szCs w:val="24"/>
        </w:rPr>
        <w:t xml:space="preserve">suggests </w:t>
      </w:r>
      <w:r w:rsidR="008D7FC8">
        <w:rPr>
          <w:rFonts w:ascii="Arial" w:hAnsi="Arial" w:cs="Arial"/>
          <w:sz w:val="24"/>
          <w:szCs w:val="24"/>
        </w:rPr>
        <w:t xml:space="preserve">that oysters were </w:t>
      </w:r>
      <w:r w:rsidR="001B3D13">
        <w:rPr>
          <w:rFonts w:ascii="Arial" w:hAnsi="Arial" w:cs="Arial"/>
          <w:sz w:val="24"/>
          <w:szCs w:val="24"/>
        </w:rPr>
        <w:t>able to overcome a tendency to dissolve in</w:t>
      </w:r>
      <w:r w:rsidR="008D7FC8">
        <w:rPr>
          <w:rFonts w:ascii="Arial" w:hAnsi="Arial" w:cs="Arial"/>
          <w:sz w:val="24"/>
          <w:szCs w:val="24"/>
        </w:rPr>
        <w:t xml:space="preserve"> corrosive seawater conditions</w:t>
      </w:r>
      <w:r w:rsidR="004463AA">
        <w:rPr>
          <w:rFonts w:ascii="Arial" w:hAnsi="Arial" w:cs="Arial"/>
          <w:sz w:val="24"/>
          <w:szCs w:val="24"/>
        </w:rPr>
        <w:t>.</w:t>
      </w:r>
      <w:r w:rsidR="00447AA7">
        <w:rPr>
          <w:rFonts w:ascii="Arial" w:hAnsi="Arial" w:cs="Arial"/>
          <w:sz w:val="24"/>
          <w:szCs w:val="24"/>
        </w:rPr>
        <w:t xml:space="preserve"> To maintain similar overall shell growth suggests oysters in corrosive seawater conditions </w:t>
      </w:r>
      <w:r w:rsidR="00174A3A">
        <w:rPr>
          <w:rFonts w:ascii="Arial" w:hAnsi="Arial" w:cs="Arial"/>
          <w:sz w:val="24"/>
          <w:szCs w:val="24"/>
        </w:rPr>
        <w:t>may have</w:t>
      </w:r>
      <w:r w:rsidR="00FA1C9D">
        <w:rPr>
          <w:rFonts w:ascii="Arial" w:hAnsi="Arial" w:cs="Arial"/>
          <w:sz w:val="24"/>
          <w:szCs w:val="24"/>
        </w:rPr>
        <w:t xml:space="preserve"> upregulate</w:t>
      </w:r>
      <w:r w:rsidR="00174A3A">
        <w:rPr>
          <w:rFonts w:ascii="Arial" w:hAnsi="Arial" w:cs="Arial"/>
          <w:sz w:val="24"/>
          <w:szCs w:val="24"/>
        </w:rPr>
        <w:t>d</w:t>
      </w:r>
      <w:r w:rsidR="00FA1C9D">
        <w:rPr>
          <w:rFonts w:ascii="Arial" w:hAnsi="Arial" w:cs="Arial"/>
          <w:sz w:val="24"/>
          <w:szCs w:val="24"/>
        </w:rPr>
        <w:t xml:space="preserve"> biological calcification</w:t>
      </w:r>
      <w:r w:rsidR="00ED55F9">
        <w:rPr>
          <w:rFonts w:ascii="Arial" w:hAnsi="Arial" w:cs="Arial"/>
          <w:sz w:val="24"/>
          <w:szCs w:val="24"/>
        </w:rPr>
        <w:t xml:space="preserve"> rates</w:t>
      </w:r>
      <w:r w:rsidR="00FA1C9D">
        <w:rPr>
          <w:rFonts w:ascii="Arial" w:hAnsi="Arial" w:cs="Arial"/>
          <w:sz w:val="24"/>
          <w:szCs w:val="24"/>
        </w:rPr>
        <w:t xml:space="preserve"> to off-set </w:t>
      </w:r>
      <w:r w:rsidR="00ED55F9">
        <w:rPr>
          <w:rFonts w:ascii="Arial" w:hAnsi="Arial" w:cs="Arial"/>
          <w:sz w:val="24"/>
          <w:szCs w:val="24"/>
        </w:rPr>
        <w:t xml:space="preserve">low-TA driven shell </w:t>
      </w:r>
      <w:r w:rsidR="00FA1C9D">
        <w:rPr>
          <w:rFonts w:ascii="Arial" w:hAnsi="Arial" w:cs="Arial"/>
          <w:sz w:val="24"/>
          <w:szCs w:val="24"/>
        </w:rPr>
        <w:t>dissolution</w:t>
      </w:r>
      <w:r w:rsidR="00114A2C">
        <w:rPr>
          <w:rFonts w:ascii="Arial" w:hAnsi="Arial" w:cs="Arial"/>
          <w:sz w:val="24"/>
          <w:szCs w:val="24"/>
        </w:rPr>
        <w:t xml:space="preserve">. We largely speculate that this stems from a well-fed </w:t>
      </w:r>
      <w:r w:rsidR="00CB5342">
        <w:rPr>
          <w:rFonts w:ascii="Arial" w:hAnsi="Arial" w:cs="Arial"/>
          <w:sz w:val="24"/>
          <w:szCs w:val="24"/>
        </w:rPr>
        <w:t>environment but</w:t>
      </w:r>
      <w:r w:rsidR="00050773">
        <w:rPr>
          <w:rFonts w:ascii="Arial" w:hAnsi="Arial" w:cs="Arial"/>
          <w:sz w:val="24"/>
          <w:szCs w:val="24"/>
        </w:rPr>
        <w:t xml:space="preserve"> did not target the impact of food-availability in this study</w:t>
      </w:r>
      <w:r w:rsidR="00114A2C">
        <w:rPr>
          <w:rFonts w:ascii="Arial" w:hAnsi="Arial" w:cs="Arial"/>
          <w:sz w:val="24"/>
          <w:szCs w:val="24"/>
        </w:rPr>
        <w:t xml:space="preserve">. </w:t>
      </w:r>
      <w:r w:rsidR="00CC6771">
        <w:rPr>
          <w:rFonts w:ascii="Arial" w:hAnsi="Arial" w:cs="Arial"/>
          <w:sz w:val="24"/>
          <w:szCs w:val="24"/>
        </w:rPr>
        <w:t xml:space="preserve">The </w:t>
      </w:r>
      <w:r w:rsidR="00D544D2">
        <w:rPr>
          <w:rFonts w:ascii="Arial" w:hAnsi="Arial" w:cs="Arial"/>
          <w:sz w:val="24"/>
          <w:szCs w:val="24"/>
        </w:rPr>
        <w:t xml:space="preserve">positive relationship with </w:t>
      </w:r>
      <w:r w:rsidR="00CC6771">
        <w:rPr>
          <w:rFonts w:ascii="Arial" w:hAnsi="Arial" w:cs="Arial"/>
          <w:sz w:val="24"/>
          <w:szCs w:val="24"/>
        </w:rPr>
        <w:t xml:space="preserve"> initial size persisted</w:t>
      </w:r>
      <w:r w:rsidR="00D544D2">
        <w:rPr>
          <w:rFonts w:ascii="Arial" w:hAnsi="Arial" w:cs="Arial"/>
          <w:sz w:val="24"/>
          <w:szCs w:val="24"/>
        </w:rPr>
        <w:t xml:space="preserve"> overall</w:t>
      </w:r>
      <w:r w:rsidR="00CC6771">
        <w:rPr>
          <w:rFonts w:ascii="Arial" w:hAnsi="Arial" w:cs="Arial"/>
          <w:sz w:val="24"/>
          <w:szCs w:val="24"/>
        </w:rPr>
        <w:t xml:space="preserve">, where larger individuals had higher </w:t>
      </w:r>
      <w:r w:rsidR="00862E3E">
        <w:rPr>
          <w:rFonts w:ascii="Arial" w:hAnsi="Arial" w:cs="Arial"/>
          <w:sz w:val="24"/>
          <w:szCs w:val="24"/>
        </w:rPr>
        <w:t xml:space="preserve">area </w:t>
      </w:r>
      <w:r w:rsidR="00CC6771">
        <w:rPr>
          <w:rFonts w:ascii="Arial" w:hAnsi="Arial" w:cs="Arial"/>
          <w:sz w:val="24"/>
          <w:szCs w:val="24"/>
        </w:rPr>
        <w:t>shell growth</w:t>
      </w:r>
      <w:r w:rsidR="0084080F">
        <w:rPr>
          <w:rFonts w:ascii="Arial" w:hAnsi="Arial" w:cs="Arial"/>
          <w:sz w:val="24"/>
          <w:szCs w:val="24"/>
        </w:rPr>
        <w:t xml:space="preserve">, </w:t>
      </w:r>
      <w:r w:rsidR="00316E3B">
        <w:rPr>
          <w:rFonts w:ascii="Arial" w:hAnsi="Arial" w:cs="Arial"/>
          <w:sz w:val="24"/>
          <w:szCs w:val="24"/>
        </w:rPr>
        <w:t>possibly</w:t>
      </w:r>
      <w:r w:rsidR="00316E3B">
        <w:rPr>
          <w:rFonts w:ascii="Arial" w:hAnsi="Arial" w:cs="Arial"/>
          <w:sz w:val="24"/>
          <w:szCs w:val="24"/>
        </w:rPr>
        <w:t xml:space="preserve"> </w:t>
      </w:r>
      <w:r w:rsidR="0084080F">
        <w:rPr>
          <w:rFonts w:ascii="Arial" w:hAnsi="Arial" w:cs="Arial"/>
          <w:sz w:val="24"/>
          <w:szCs w:val="24"/>
        </w:rPr>
        <w:t xml:space="preserve">due to the increased surface area available to calcify onto or the greater ability of larger oysters (with maintained </w:t>
      </w:r>
      <w:r w:rsidR="00250B9D">
        <w:rPr>
          <w:rFonts w:ascii="Arial" w:hAnsi="Arial" w:cs="Arial"/>
          <w:sz w:val="24"/>
          <w:szCs w:val="24"/>
        </w:rPr>
        <w:t>tissue reserves) to calcify.</w:t>
      </w:r>
    </w:p>
    <w:p w14:paraId="48E035CE" w14:textId="0BF3AA17" w:rsidR="008F0E91" w:rsidRDefault="00B2120E" w:rsidP="005F494A">
      <w:pPr>
        <w:pStyle w:val="NoSpacing"/>
        <w:rPr>
          <w:rFonts w:ascii="Arial" w:hAnsi="Arial" w:cs="Arial"/>
          <w:sz w:val="24"/>
          <w:szCs w:val="24"/>
        </w:rPr>
      </w:pPr>
      <w:r>
        <w:rPr>
          <w:rFonts w:ascii="Arial" w:hAnsi="Arial" w:cs="Arial"/>
          <w:b/>
          <w:bCs/>
          <w:i/>
          <w:iCs/>
          <w:noProof/>
          <w:sz w:val="28"/>
          <w:szCs w:val="28"/>
        </w:rPr>
        <mc:AlternateContent>
          <mc:Choice Requires="wpg">
            <w:drawing>
              <wp:anchor distT="0" distB="0" distL="114300" distR="114300" simplePos="0" relativeHeight="251741184" behindDoc="0" locked="0" layoutInCell="1" allowOverlap="1" wp14:anchorId="16A7A57A" wp14:editId="3F55A84F">
                <wp:simplePos x="0" y="0"/>
                <wp:positionH relativeFrom="column">
                  <wp:posOffset>-84125</wp:posOffset>
                </wp:positionH>
                <wp:positionV relativeFrom="paragraph">
                  <wp:posOffset>182245</wp:posOffset>
                </wp:positionV>
                <wp:extent cx="6166485" cy="3598545"/>
                <wp:effectExtent l="0" t="0" r="5715" b="1905"/>
                <wp:wrapTopAndBottom/>
                <wp:docPr id="75" name="Group 75"/>
                <wp:cNvGraphicFramePr/>
                <a:graphic xmlns:a="http://schemas.openxmlformats.org/drawingml/2006/main">
                  <a:graphicData uri="http://schemas.microsoft.com/office/word/2010/wordprocessingGroup">
                    <wpg:wgp>
                      <wpg:cNvGrpSpPr/>
                      <wpg:grpSpPr>
                        <a:xfrm>
                          <a:off x="0" y="0"/>
                          <a:ext cx="6166485" cy="3598545"/>
                          <a:chOff x="-139741" y="-96338"/>
                          <a:chExt cx="5610537" cy="3386729"/>
                        </a:xfrm>
                      </wpg:grpSpPr>
                      <pic:pic xmlns:pic="http://schemas.openxmlformats.org/drawingml/2006/picture">
                        <pic:nvPicPr>
                          <pic:cNvPr id="73" name="Picture 73"/>
                          <pic:cNvPicPr>
                            <a:picLocks noChangeAspect="1"/>
                          </pic:cNvPicPr>
                        </pic:nvPicPr>
                        <pic:blipFill rotWithShape="1">
                          <a:blip r:embed="rId23">
                            <a:extLst>
                              <a:ext uri="{28A0092B-C50C-407E-A947-70E740481C1C}">
                                <a14:useLocalDpi xmlns:a14="http://schemas.microsoft.com/office/drawing/2010/main" val="0"/>
                              </a:ext>
                            </a:extLst>
                          </a:blip>
                          <a:srcRect t="14041" r="20728" b="8898"/>
                          <a:stretch/>
                        </pic:blipFill>
                        <pic:spPr bwMode="auto">
                          <a:xfrm>
                            <a:off x="-139741" y="-96338"/>
                            <a:ext cx="3986462" cy="3309742"/>
                          </a:xfrm>
                          <a:prstGeom prst="rect">
                            <a:avLst/>
                          </a:prstGeom>
                          <a:noFill/>
                          <a:ln>
                            <a:noFill/>
                          </a:ln>
                          <a:extLst>
                            <a:ext uri="{53640926-AAD7-44D8-BBD7-CCE9431645EC}">
                              <a14:shadowObscured xmlns:a14="http://schemas.microsoft.com/office/drawing/2010/main"/>
                            </a:ext>
                          </a:extLst>
                        </pic:spPr>
                      </pic:pic>
                      <wps:wsp>
                        <wps:cNvPr id="74" name="Text Box 2"/>
                        <wps:cNvSpPr txBox="1">
                          <a:spLocks noChangeArrowheads="1"/>
                        </wps:cNvSpPr>
                        <wps:spPr bwMode="auto">
                          <a:xfrm>
                            <a:off x="3846339" y="22576"/>
                            <a:ext cx="1624457" cy="3267815"/>
                          </a:xfrm>
                          <a:prstGeom prst="rect">
                            <a:avLst/>
                          </a:prstGeom>
                          <a:solidFill>
                            <a:srgbClr val="FFFFFF"/>
                          </a:solidFill>
                          <a:ln w="9525">
                            <a:noFill/>
                            <a:miter lim="800000"/>
                            <a:headEnd/>
                            <a:tailEnd/>
                          </a:ln>
                        </wps:spPr>
                        <wps:txbx>
                          <w:txbxContent>
                            <w:p w14:paraId="1D1C2812" w14:textId="499D36FB" w:rsidR="002E56EE" w:rsidRPr="0054286D" w:rsidRDefault="002E56EE" w:rsidP="002E56E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A7A57A" id="Group 75" o:spid="_x0000_s1047" style="position:absolute;margin-left:-6.6pt;margin-top:14.35pt;width:485.55pt;height:283.35pt;z-index:251741184;mso-width-relative:margin;mso-height-relative:margin" coordorigin="-1397,-963" coordsize="56105,33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">
                <v:shape id="Picture 73" o:spid="_x0000_s1048" type="#_x0000_t75" style="position:absolute;left:-1397;top:-963;width:39864;height:33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">
                  <v:imagedata r:id="rId24" o:title="" croptop="9202f" cropbottom="5831f" cropright="13584f"/>
                </v:shape>
                <v:shape id="Text Box 2" o:spid="_x0000_s1049" type="#_x0000_t202" style="position:absolute;left:38463;top:225;width:16244;height:3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1D1C2812" w14:textId="499D36FB" w:rsidR="002E56EE" w:rsidRPr="0054286D" w:rsidRDefault="002E56EE" w:rsidP="002E56E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w:t>
                        </w:r>
                        <w:r w:rsidRPr="0054286D">
                          <w:rPr>
                            <w:rFonts w:ascii="Arial" w:hAnsi="Arial" w:cs="Arial"/>
                          </w:rPr>
                          <w:t xml:space="preserve"> </w:t>
                        </w:r>
                      </w:p>
                    </w:txbxContent>
                  </v:textbox>
                </v:shape>
                <w10:wrap type="topAndBottom"/>
              </v:group>
            </w:pict>
          </mc:Fallback>
        </mc:AlternateContent>
      </w:r>
    </w:p>
    <w:p w14:paraId="04D88535" w14:textId="77777777" w:rsidR="00B2120E" w:rsidRDefault="00B2120E" w:rsidP="001A1633">
      <w:pPr>
        <w:pStyle w:val="NoSpacing"/>
        <w:rPr>
          <w:ins w:id="93" w:author="alisha saley" w:date="2023-10-18T18:19:00Z"/>
          <w:rFonts w:ascii="Arial" w:hAnsi="Arial" w:cs="Arial"/>
          <w:b/>
          <w:bCs/>
          <w:sz w:val="24"/>
          <w:szCs w:val="24"/>
        </w:rPr>
      </w:pPr>
    </w:p>
    <w:p w14:paraId="4BC5A9B0" w14:textId="62530859" w:rsidR="001A16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r w:rsidR="00EA7F38" w:rsidRPr="00AF3471">
        <w:rPr>
          <w:rFonts w:ascii="Arial" w:hAnsi="Arial" w:cs="Arial"/>
          <w:sz w:val="24"/>
          <w:szCs w:val="24"/>
        </w:rPr>
        <w:t>Average tissue mass greatly exceeded that of un-fed oysters held in lab seawater (</w:t>
      </w:r>
      <w:proofErr w:type="spellStart"/>
      <w:r w:rsidR="00526B9D">
        <w:rPr>
          <w:rFonts w:ascii="Arial" w:hAnsi="Arial" w:cs="Arial"/>
          <w:sz w:val="24"/>
          <w:szCs w:val="24"/>
        </w:rPr>
        <w:t>ave.</w:t>
      </w:r>
      <w:proofErr w:type="spellEnd"/>
      <w:r w:rsidR="00526B9D">
        <w:rPr>
          <w:rFonts w:ascii="Arial" w:hAnsi="Arial" w:cs="Arial"/>
          <w:sz w:val="24"/>
          <w:szCs w:val="24"/>
        </w:rPr>
        <w:t xml:space="preserve"> unfed = </w:t>
      </w:r>
      <w:r w:rsidR="00EA7F38" w:rsidRPr="00AF3471">
        <w:rPr>
          <w:rFonts w:ascii="Arial" w:hAnsi="Arial" w:cs="Arial"/>
          <w:sz w:val="24"/>
          <w:szCs w:val="24"/>
        </w:rPr>
        <w:t>X vs</w:t>
      </w:r>
      <w:r w:rsidR="00526B9D">
        <w:rPr>
          <w:rFonts w:ascii="Arial" w:hAnsi="Arial" w:cs="Arial"/>
          <w:sz w:val="24"/>
          <w:szCs w:val="24"/>
        </w:rPr>
        <w:t xml:space="preserve"> fed =</w:t>
      </w:r>
      <w:r w:rsidR="00EA7F38" w:rsidRPr="00AF3471">
        <w:rPr>
          <w:rFonts w:ascii="Arial" w:hAnsi="Arial" w:cs="Arial"/>
          <w:sz w:val="24"/>
          <w:szCs w:val="24"/>
        </w:rPr>
        <w:t xml:space="preserve"> X) indicating an ability of all oysters to assimilate and store food as tissue mass</w:t>
      </w:r>
      <w:r w:rsidR="00F3308C">
        <w:rPr>
          <w:rFonts w:ascii="Arial" w:hAnsi="Arial" w:cs="Arial"/>
          <w:sz w:val="24"/>
          <w:szCs w:val="24"/>
        </w:rPr>
        <w:t>, regardless of</w:t>
      </w:r>
      <w:r w:rsidR="00D13F7A">
        <w:rPr>
          <w:rFonts w:ascii="Arial" w:hAnsi="Arial" w:cs="Arial"/>
          <w:sz w:val="24"/>
          <w:szCs w:val="24"/>
        </w:rPr>
        <w:t xml:space="preserve"> seawater </w:t>
      </w:r>
      <w:r w:rsidR="00F3308C">
        <w:rPr>
          <w:rFonts w:ascii="Arial" w:hAnsi="Arial" w:cs="Arial"/>
          <w:sz w:val="24"/>
          <w:szCs w:val="24"/>
        </w:rPr>
        <w:t>treatment</w:t>
      </w:r>
      <w:r w:rsidR="00EA7F38" w:rsidRPr="00AF3471">
        <w:rPr>
          <w:rFonts w:ascii="Arial" w:hAnsi="Arial" w:cs="Arial"/>
          <w:sz w:val="24"/>
          <w:szCs w:val="24"/>
        </w:rPr>
        <w:t xml:space="preserve">. </w:t>
      </w:r>
      <w:r w:rsidR="00136103">
        <w:rPr>
          <w:rFonts w:ascii="Arial" w:hAnsi="Arial" w:cs="Arial"/>
          <w:sz w:val="24"/>
          <w:szCs w:val="24"/>
        </w:rPr>
        <w:t>We did not detect an effect of TA or salinity on oyster condition index</w:t>
      </w:r>
      <w:r w:rsidR="00BA3AF3">
        <w:rPr>
          <w:rFonts w:ascii="Arial" w:hAnsi="Arial" w:cs="Arial"/>
          <w:sz w:val="24"/>
          <w:szCs w:val="24"/>
        </w:rPr>
        <w:t>, though oysters with larger shells tended to have a higher condition index.</w:t>
      </w:r>
      <w:r w:rsidR="00250631">
        <w:rPr>
          <w:rFonts w:ascii="Arial" w:hAnsi="Arial" w:cs="Arial"/>
          <w:sz w:val="24"/>
          <w:szCs w:val="24"/>
        </w:rPr>
        <w:t xml:space="preserve"> Moreover, we did not see an </w:t>
      </w:r>
      <w:r w:rsidR="00250631">
        <w:rPr>
          <w:rFonts w:ascii="Arial" w:hAnsi="Arial" w:cs="Arial"/>
          <w:sz w:val="24"/>
          <w:szCs w:val="24"/>
        </w:rPr>
        <w:lastRenderedPageBreak/>
        <w:t xml:space="preserve">effect of </w:t>
      </w:r>
      <w:r w:rsidR="002B0990">
        <w:rPr>
          <w:rFonts w:ascii="Arial" w:hAnsi="Arial" w:cs="Arial"/>
          <w:sz w:val="24"/>
          <w:szCs w:val="24"/>
        </w:rPr>
        <w:t>TA, salinity</w:t>
      </w:r>
      <w:r w:rsidR="00F95515">
        <w:rPr>
          <w:rFonts w:ascii="Arial" w:hAnsi="Arial" w:cs="Arial"/>
          <w:sz w:val="24"/>
          <w:szCs w:val="24"/>
        </w:rPr>
        <w:t>,</w:t>
      </w:r>
      <w:r w:rsidR="002B0990">
        <w:rPr>
          <w:rFonts w:ascii="Arial" w:hAnsi="Arial" w:cs="Arial"/>
          <w:sz w:val="24"/>
          <w:szCs w:val="24"/>
        </w:rPr>
        <w:t xml:space="preserve"> nor size on shell thickness, indicating that oysters had similar shell thickness, regardless of size</w:t>
      </w:r>
      <w:r w:rsidR="00580712">
        <w:rPr>
          <w:rFonts w:ascii="Arial" w:hAnsi="Arial" w:cs="Arial"/>
          <w:sz w:val="24"/>
          <w:szCs w:val="24"/>
        </w:rPr>
        <w:t xml:space="preserve"> or seawater condition. This </w:t>
      </w:r>
      <w:r w:rsidR="001C3805">
        <w:rPr>
          <w:rFonts w:ascii="Arial" w:hAnsi="Arial" w:cs="Arial"/>
          <w:sz w:val="24"/>
          <w:szCs w:val="24"/>
        </w:rPr>
        <w:t xml:space="preserve">suggests </w:t>
      </w:r>
      <w:r w:rsidR="004773C2">
        <w:rPr>
          <w:rFonts w:ascii="Arial" w:hAnsi="Arial" w:cs="Arial"/>
          <w:sz w:val="24"/>
          <w:szCs w:val="24"/>
        </w:rPr>
        <w:t>thickness of the shell was not</w:t>
      </w:r>
      <w:r w:rsidR="005F378B">
        <w:rPr>
          <w:rFonts w:ascii="Arial" w:hAnsi="Arial" w:cs="Arial"/>
          <w:sz w:val="24"/>
          <w:szCs w:val="24"/>
        </w:rPr>
        <w:t xml:space="preserve"> reduced as a trade-off for higher shell growth</w:t>
      </w:r>
      <w:r w:rsidR="001C3805">
        <w:rPr>
          <w:rFonts w:ascii="Arial" w:hAnsi="Arial" w:cs="Arial"/>
          <w:sz w:val="24"/>
          <w:szCs w:val="24"/>
        </w:rPr>
        <w:t>.</w:t>
      </w:r>
      <w:r w:rsidR="001A1633">
        <w:rPr>
          <w:rFonts w:ascii="Arial" w:hAnsi="Arial" w:cs="Arial"/>
          <w:sz w:val="24"/>
          <w:szCs w:val="24"/>
        </w:rPr>
        <w:t xml:space="preserve"> The fact that we did not see </w:t>
      </w:r>
      <w:r w:rsidR="00ED517F">
        <w:rPr>
          <w:rFonts w:ascii="Arial" w:hAnsi="Arial" w:cs="Arial"/>
          <w:sz w:val="24"/>
          <w:szCs w:val="24"/>
        </w:rPr>
        <w:t>differences in CI based on seawater conditions suggests that</w:t>
      </w:r>
      <w:r w:rsidR="00970931">
        <w:rPr>
          <w:rFonts w:ascii="Arial" w:hAnsi="Arial" w:cs="Arial"/>
          <w:sz w:val="24"/>
          <w:szCs w:val="24"/>
        </w:rPr>
        <w:t xml:space="preserve"> oysters that were producing larger shells, </w:t>
      </w:r>
      <w:r w:rsidR="00BA2A4D">
        <w:rPr>
          <w:rFonts w:ascii="Arial" w:hAnsi="Arial" w:cs="Arial"/>
          <w:sz w:val="24"/>
          <w:szCs w:val="24"/>
        </w:rPr>
        <w:t>were also producing more tissue mass</w:t>
      </w:r>
      <w:del w:id="94" w:author="alisha saley" w:date="2023-10-18T20:06:00Z">
        <w:r w:rsidR="00BA2A4D" w:rsidDel="007E6487">
          <w:rPr>
            <w:rFonts w:ascii="Arial" w:hAnsi="Arial" w:cs="Arial"/>
            <w:sz w:val="24"/>
            <w:szCs w:val="24"/>
          </w:rPr>
          <w:delText xml:space="preserve"> </w:delText>
        </w:r>
      </w:del>
      <w:r w:rsidR="00BA2A4D">
        <w:rPr>
          <w:rFonts w:ascii="Arial" w:hAnsi="Arial" w:cs="Arial"/>
          <w:sz w:val="24"/>
          <w:szCs w:val="24"/>
        </w:rPr>
        <w:t>.</w:t>
      </w:r>
    </w:p>
    <w:p w14:paraId="5E6D171E" w14:textId="790BA49E" w:rsidR="001C3805" w:rsidRDefault="001C3805" w:rsidP="00136103">
      <w:pPr>
        <w:pStyle w:val="NoSpacing"/>
        <w:rPr>
          <w:rFonts w:ascii="Arial" w:hAnsi="Arial" w:cs="Arial"/>
          <w:sz w:val="24"/>
          <w:szCs w:val="24"/>
        </w:rPr>
      </w:pPr>
    </w:p>
    <w:p w14:paraId="4AD5B404" w14:textId="77777777" w:rsidR="001C3805" w:rsidRDefault="001C3805" w:rsidP="00136103">
      <w:pPr>
        <w:pStyle w:val="NoSpacing"/>
        <w:rPr>
          <w:rFonts w:ascii="Arial" w:hAnsi="Arial" w:cs="Arial"/>
          <w:sz w:val="24"/>
          <w:szCs w:val="24"/>
        </w:rPr>
      </w:pPr>
    </w:p>
    <w:p w14:paraId="569CE8AD" w14:textId="3369FA2A" w:rsidR="00B045B7" w:rsidRDefault="002B0990" w:rsidP="005F494A">
      <w:pPr>
        <w:pStyle w:val="NoSpacing"/>
        <w:rPr>
          <w:rFonts w:ascii="Arial" w:hAnsi="Arial" w:cs="Arial"/>
          <w:b/>
          <w:bCs/>
          <w:i/>
          <w:iCs/>
          <w:sz w:val="28"/>
          <w:szCs w:val="28"/>
        </w:rPr>
      </w:pPr>
      <w:r>
        <w:rPr>
          <w:rFonts w:ascii="Arial" w:hAnsi="Arial" w:cs="Arial"/>
          <w:sz w:val="24"/>
          <w:szCs w:val="24"/>
        </w:rPr>
        <w:t xml:space="preserve"> </w:t>
      </w:r>
    </w:p>
    <w:p w14:paraId="44F0131C" w14:textId="5DEAA02F" w:rsidR="006A66BD" w:rsidRDefault="00B2120E" w:rsidP="002950BD">
      <w:pPr>
        <w:rPr>
          <w:rFonts w:ascii="Arial" w:hAnsi="Arial" w:cs="Arial"/>
          <w:sz w:val="24"/>
          <w:szCs w:val="24"/>
        </w:rPr>
      </w:pPr>
      <w:r>
        <w:rPr>
          <w:rFonts w:ascii="Arial" w:hAnsi="Arial" w:cs="Arial"/>
          <w:b/>
          <w:bCs/>
          <w:i/>
          <w:iCs/>
          <w:noProof/>
          <w:sz w:val="28"/>
          <w:szCs w:val="28"/>
        </w:rPr>
        <mc:AlternateContent>
          <mc:Choice Requires="wpg">
            <w:drawing>
              <wp:anchor distT="0" distB="0" distL="114300" distR="114300" simplePos="0" relativeHeight="251747328" behindDoc="0" locked="0" layoutInCell="1" allowOverlap="1" wp14:anchorId="0DC789FB" wp14:editId="237AA5E3">
                <wp:simplePos x="0" y="0"/>
                <wp:positionH relativeFrom="column">
                  <wp:posOffset>241300</wp:posOffset>
                </wp:positionH>
                <wp:positionV relativeFrom="paragraph">
                  <wp:posOffset>40005</wp:posOffset>
                </wp:positionV>
                <wp:extent cx="5017770" cy="4388485"/>
                <wp:effectExtent l="0" t="0" r="0" b="0"/>
                <wp:wrapTopAndBottom/>
                <wp:docPr id="85" name="Group 85"/>
                <wp:cNvGraphicFramePr/>
                <a:graphic xmlns:a="http://schemas.openxmlformats.org/drawingml/2006/main">
                  <a:graphicData uri="http://schemas.microsoft.com/office/word/2010/wordprocessingGroup">
                    <wpg:wgp>
                      <wpg:cNvGrpSpPr/>
                      <wpg:grpSpPr>
                        <a:xfrm>
                          <a:off x="0" y="0"/>
                          <a:ext cx="5017770" cy="4388485"/>
                          <a:chOff x="0" y="0"/>
                          <a:chExt cx="5018227" cy="4388583"/>
                        </a:xfrm>
                      </wpg:grpSpPr>
                      <wpg:grpSp>
                        <wpg:cNvPr id="83" name="Group 83"/>
                        <wpg:cNvGrpSpPr/>
                        <wpg:grpSpPr>
                          <a:xfrm>
                            <a:off x="0" y="0"/>
                            <a:ext cx="5018227" cy="3671713"/>
                            <a:chOff x="0" y="0"/>
                            <a:chExt cx="5589872" cy="4029551"/>
                          </a:xfrm>
                        </wpg:grpSpPr>
                        <pic:pic xmlns:pic="http://schemas.openxmlformats.org/drawingml/2006/picture">
                          <pic:nvPicPr>
                            <pic:cNvPr id="80" name="Picture 80"/>
                            <pic:cNvPicPr>
                              <a:picLocks noChangeAspect="1"/>
                            </pic:cNvPicPr>
                          </pic:nvPicPr>
                          <pic:blipFill rotWithShape="1">
                            <a:blip r:embed="rId25">
                              <a:extLst>
                                <a:ext uri="{28A0092B-C50C-407E-A947-70E740481C1C}">
                                  <a14:useLocalDpi xmlns:a14="http://schemas.microsoft.com/office/drawing/2010/main" val="0"/>
                                </a:ext>
                              </a:extLst>
                            </a:blip>
                            <a:srcRect t="20612" r="7289" b="21778"/>
                            <a:stretch/>
                          </pic:blipFill>
                          <pic:spPr bwMode="auto">
                            <a:xfrm>
                              <a:off x="0" y="0"/>
                              <a:ext cx="5589872" cy="18647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1" name="Picture 81"/>
                            <pic:cNvPicPr>
                              <a:picLocks noChangeAspect="1"/>
                            </pic:cNvPicPr>
                          </pic:nvPicPr>
                          <pic:blipFill rotWithShape="1">
                            <a:blip r:embed="rId26">
                              <a:extLst>
                                <a:ext uri="{28A0092B-C50C-407E-A947-70E740481C1C}">
                                  <a14:useLocalDpi xmlns:a14="http://schemas.microsoft.com/office/drawing/2010/main" val="0"/>
                                </a:ext>
                              </a:extLst>
                            </a:blip>
                            <a:srcRect t="20463" r="7289" b="12672"/>
                            <a:stretch/>
                          </pic:blipFill>
                          <pic:spPr bwMode="auto">
                            <a:xfrm>
                              <a:off x="0" y="1865126"/>
                              <a:ext cx="5589872" cy="2164425"/>
                            </a:xfrm>
                            <a:prstGeom prst="rect">
                              <a:avLst/>
                            </a:prstGeom>
                            <a:noFill/>
                            <a:ln>
                              <a:noFill/>
                            </a:ln>
                            <a:extLst>
                              <a:ext uri="{53640926-AAD7-44D8-BBD7-CCE9431645EC}">
                                <a14:shadowObscured xmlns:a14="http://schemas.microsoft.com/office/drawing/2010/main"/>
                              </a:ext>
                            </a:extLst>
                          </pic:spPr>
                        </pic:pic>
                      </wpg:grpSp>
                      <wps:wsp>
                        <wps:cNvPr id="84" name="Text Box 2"/>
                        <wps:cNvSpPr txBox="1">
                          <a:spLocks noChangeArrowheads="1"/>
                        </wps:cNvSpPr>
                        <wps:spPr bwMode="auto">
                          <a:xfrm>
                            <a:off x="73147" y="3657110"/>
                            <a:ext cx="4944709" cy="731473"/>
                          </a:xfrm>
                          <a:prstGeom prst="rect">
                            <a:avLst/>
                          </a:prstGeom>
                          <a:solidFill>
                            <a:srgbClr val="FFFFFF"/>
                          </a:solidFill>
                          <a:ln w="9525">
                            <a:noFill/>
                            <a:miter lim="800000"/>
                            <a:headEnd/>
                            <a:tailEnd/>
                          </a:ln>
                        </wps:spPr>
                        <wps:txbx>
                          <w:txbxContent>
                            <w:p w14:paraId="2FB3DC90" w14:textId="4C2A1271" w:rsidR="00DB1E2E" w:rsidRPr="0054286D" w:rsidRDefault="00DB1E2E" w:rsidP="00DB1E2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5</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DC789FB" id="Group 85" o:spid="_x0000_s1050" style="position:absolute;margin-left:19pt;margin-top:3.15pt;width:395.1pt;height:345.55pt;z-index:251747328;mso-width-relative:margin" coordsize="50182,43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">
                <v:group id="Group 83" o:spid="_x0000_s1051" style="position:absolute;width:50182;height:36717" coordsize="55898,40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Picture 80" o:spid="_x0000_s1052" type="#_x0000_t75" style="position:absolute;width:55898;height:18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">
                    <v:imagedata r:id="rId27" o:title="" croptop="13508f" cropbottom="14272f" cropright="4777f"/>
                  </v:shape>
                  <v:shape id="Picture 81" o:spid="_x0000_s1053" type="#_x0000_t75" style="position:absolute;top:18651;width:55898;height:21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">
                    <v:imagedata r:id="rId28" o:title="" croptop="13411f" cropbottom="8305f" cropright="4777f"/>
                  </v:shape>
                </v:group>
                <v:shape id="Text Box 2" o:spid="_x0000_s1054" type="#_x0000_t202" style="position:absolute;left:731;top:36571;width:49447;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" stroked="f">
                  <v:textbox>
                    <w:txbxContent>
                      <w:p w14:paraId="2FB3DC90" w14:textId="4C2A1271" w:rsidR="00DB1E2E" w:rsidRPr="0054286D" w:rsidRDefault="00DB1E2E" w:rsidP="00DB1E2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5</w:t>
                        </w:r>
                      </w:p>
                    </w:txbxContent>
                  </v:textbox>
                </v:shape>
                <w10:wrap type="topAndBottom"/>
              </v:group>
            </w:pict>
          </mc:Fallback>
        </mc:AlternateContent>
      </w:r>
    </w:p>
    <w:p w14:paraId="5976C690" w14:textId="77777777" w:rsidR="00290219" w:rsidRDefault="00290219" w:rsidP="005F494A">
      <w:pPr>
        <w:pStyle w:val="NoSpacing"/>
        <w:rPr>
          <w:rFonts w:ascii="Arial" w:hAnsi="Arial" w:cs="Arial"/>
          <w:b/>
          <w:bCs/>
          <w:i/>
          <w:iCs/>
          <w:sz w:val="28"/>
          <w:szCs w:val="28"/>
        </w:rPr>
      </w:pPr>
    </w:p>
    <w:p w14:paraId="7523794F" w14:textId="7E3E4BEC" w:rsidR="00CD21C1" w:rsidRPr="00477771"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r w:rsidR="003609AE">
        <w:rPr>
          <w:rFonts w:ascii="Arial" w:hAnsi="Arial" w:cs="Arial"/>
          <w:b/>
          <w:bCs/>
          <w:i/>
          <w:iCs/>
          <w:sz w:val="28"/>
          <w:szCs w:val="28"/>
        </w:rPr>
        <w:t xml:space="preserve"> </w:t>
      </w:r>
    </w:p>
    <w:p w14:paraId="73FE43FE" w14:textId="4249318F" w:rsidR="00E71658" w:rsidDel="004209C0" w:rsidRDefault="00E71658" w:rsidP="005F494A">
      <w:pPr>
        <w:pStyle w:val="NoSpacing"/>
        <w:rPr>
          <w:del w:id="95" w:author="alisha saley" w:date="2023-10-18T19:53:00Z"/>
          <w:rFonts w:ascii="Arial" w:hAnsi="Arial" w:cs="Arial"/>
          <w:b/>
          <w:bCs/>
          <w:i/>
          <w:iCs/>
          <w:sz w:val="28"/>
          <w:szCs w:val="28"/>
        </w:rPr>
      </w:pPr>
    </w:p>
    <w:p w14:paraId="0CFF0A60" w14:textId="77777777" w:rsidR="004209C0" w:rsidRPr="00CD21C1" w:rsidRDefault="004209C0" w:rsidP="005F494A">
      <w:pPr>
        <w:pStyle w:val="NoSpacing"/>
        <w:rPr>
          <w:ins w:id="96" w:author="alisha saley" w:date="2023-10-18T19:53:00Z"/>
          <w:rFonts w:ascii="Arial" w:hAnsi="Arial" w:cs="Arial"/>
          <w:sz w:val="24"/>
          <w:szCs w:val="24"/>
        </w:rPr>
      </w:pPr>
    </w:p>
    <w:p w14:paraId="1D823C18" w14:textId="77777777" w:rsidR="00E71658" w:rsidRDefault="00E71658">
      <w:pPr>
        <w:rPr>
          <w:rFonts w:ascii="Arial" w:hAnsi="Arial" w:cs="Arial"/>
          <w:b/>
          <w:bCs/>
          <w:i/>
          <w:iCs/>
          <w:sz w:val="28"/>
          <w:szCs w:val="28"/>
        </w:rPr>
      </w:pPr>
      <w:del w:id="97" w:author="alisha saley" w:date="2023-10-18T19:53:00Z">
        <w:r w:rsidDel="004209C0">
          <w:rPr>
            <w:rFonts w:ascii="Arial" w:hAnsi="Arial" w:cs="Arial"/>
            <w:b/>
            <w:bCs/>
            <w:i/>
            <w:iCs/>
            <w:sz w:val="28"/>
            <w:szCs w:val="28"/>
          </w:rPr>
          <w:br w:type="page"/>
        </w:r>
      </w:del>
    </w:p>
    <w:p w14:paraId="2D9B271C" w14:textId="2DBF4336" w:rsidR="00280737" w:rsidRPr="00102217" w:rsidRDefault="00280737" w:rsidP="00280737">
      <w:pPr>
        <w:pStyle w:val="NoSpacing"/>
        <w:rPr>
          <w:rFonts w:ascii="Arial" w:hAnsi="Arial" w:cs="Arial"/>
          <w:b/>
          <w:bCs/>
          <w:i/>
          <w:iCs/>
          <w:sz w:val="28"/>
          <w:szCs w:val="28"/>
        </w:rPr>
      </w:pPr>
      <w:r>
        <w:rPr>
          <w:rFonts w:ascii="Arial" w:hAnsi="Arial" w:cs="Arial"/>
          <w:b/>
          <w:bCs/>
          <w:i/>
          <w:iCs/>
          <w:sz w:val="28"/>
          <w:szCs w:val="28"/>
        </w:rPr>
        <w:lastRenderedPageBreak/>
        <w:t>Tables</w:t>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612D0490"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relative shell growth as a function of time period (initial or later) along an exposure trajectory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relative to the size of the oyster at the beginning of the experimental increment (size at day 0 (initial period) or at day 18 (later period).</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bin)</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8056BD">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8056BD">
            <w:pPr>
              <w:ind w:right="-44"/>
              <w:rPr>
                <w:rFonts w:ascii="Arial" w:eastAsia="Times New Roman" w:hAnsi="Arial" w:cs="Arial"/>
                <w:b/>
                <w:bCs/>
                <w:color w:val="000000" w:themeColor="text1"/>
                <w:sz w:val="8"/>
                <w:szCs w:val="8"/>
              </w:rPr>
            </w:pPr>
          </w:p>
          <w:p w14:paraId="20F71467" w14:textId="77777777" w:rsidR="00280737" w:rsidRPr="00C4494E" w:rsidRDefault="00280737" w:rsidP="008056BD">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8056BD">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8056BD">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8056BD">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8056BD">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8056BD">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8056BD">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8056BD">
        <w:trPr>
          <w:trHeight w:val="378"/>
        </w:trPr>
        <w:tc>
          <w:tcPr>
            <w:tcW w:w="2700" w:type="dxa"/>
            <w:tcBorders>
              <w:top w:val="nil"/>
              <w:left w:val="single" w:sz="4" w:space="0" w:color="auto"/>
              <w:bottom w:val="nil"/>
              <w:right w:val="nil"/>
            </w:tcBorders>
            <w:shd w:val="clear" w:color="auto" w:fill="auto"/>
            <w:vAlign w:val="center"/>
          </w:tcPr>
          <w:p w14:paraId="2CE7A0CE"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8056BD">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8056BD">
        <w:trPr>
          <w:trHeight w:val="214"/>
        </w:trPr>
        <w:tc>
          <w:tcPr>
            <w:tcW w:w="2700" w:type="dxa"/>
            <w:tcBorders>
              <w:top w:val="nil"/>
              <w:left w:val="single" w:sz="4" w:space="0" w:color="auto"/>
              <w:bottom w:val="nil"/>
              <w:right w:val="nil"/>
            </w:tcBorders>
            <w:shd w:val="clear" w:color="auto" w:fill="auto"/>
            <w:vAlign w:val="center"/>
          </w:tcPr>
          <w:p w14:paraId="4754377D" w14:textId="77777777" w:rsidR="00280737" w:rsidRPr="008775CE"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8056BD">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8056BD">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8056BD">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8056BD">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8056BD">
        <w:trPr>
          <w:trHeight w:val="355"/>
        </w:trPr>
        <w:tc>
          <w:tcPr>
            <w:tcW w:w="2700" w:type="dxa"/>
            <w:tcBorders>
              <w:top w:val="nil"/>
              <w:left w:val="single" w:sz="4" w:space="0" w:color="auto"/>
              <w:bottom w:val="nil"/>
              <w:right w:val="nil"/>
            </w:tcBorders>
            <w:shd w:val="clear" w:color="auto" w:fill="auto"/>
            <w:vAlign w:val="center"/>
          </w:tcPr>
          <w:p w14:paraId="7065C60A"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Time period (ambient S)</w:t>
            </w:r>
          </w:p>
        </w:tc>
        <w:tc>
          <w:tcPr>
            <w:tcW w:w="1379" w:type="dxa"/>
            <w:tcBorders>
              <w:top w:val="nil"/>
              <w:left w:val="nil"/>
              <w:bottom w:val="nil"/>
              <w:right w:val="nil"/>
            </w:tcBorders>
            <w:shd w:val="clear" w:color="auto" w:fill="auto"/>
            <w:noWrap/>
            <w:vAlign w:val="center"/>
          </w:tcPr>
          <w:p w14:paraId="0B6B7123"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8056BD">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8056BD">
        <w:trPr>
          <w:trHeight w:val="355"/>
        </w:trPr>
        <w:tc>
          <w:tcPr>
            <w:tcW w:w="2700" w:type="dxa"/>
            <w:tcBorders>
              <w:top w:val="nil"/>
              <w:left w:val="single" w:sz="4" w:space="0" w:color="auto"/>
              <w:bottom w:val="nil"/>
              <w:right w:val="nil"/>
            </w:tcBorders>
            <w:shd w:val="clear" w:color="auto" w:fill="auto"/>
            <w:vAlign w:val="center"/>
          </w:tcPr>
          <w:p w14:paraId="036BB2BC"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action (TA: Time)</w:t>
            </w:r>
          </w:p>
        </w:tc>
        <w:tc>
          <w:tcPr>
            <w:tcW w:w="1379" w:type="dxa"/>
            <w:tcBorders>
              <w:top w:val="nil"/>
              <w:left w:val="nil"/>
              <w:bottom w:val="nil"/>
              <w:right w:val="nil"/>
            </w:tcBorders>
            <w:shd w:val="clear" w:color="auto" w:fill="auto"/>
            <w:noWrap/>
            <w:vAlign w:val="center"/>
          </w:tcPr>
          <w:p w14:paraId="55B49409"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8056BD">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8056BD">
        <w:trPr>
          <w:trHeight w:val="355"/>
        </w:trPr>
        <w:tc>
          <w:tcPr>
            <w:tcW w:w="2700" w:type="dxa"/>
            <w:tcBorders>
              <w:top w:val="nil"/>
              <w:left w:val="single" w:sz="4" w:space="0" w:color="auto"/>
              <w:bottom w:val="nil"/>
              <w:right w:val="nil"/>
            </w:tcBorders>
            <w:shd w:val="clear" w:color="auto" w:fill="auto"/>
            <w:vAlign w:val="center"/>
          </w:tcPr>
          <w:p w14:paraId="5CA9FF0F"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action (Low S: Time)</w:t>
            </w:r>
          </w:p>
        </w:tc>
        <w:tc>
          <w:tcPr>
            <w:tcW w:w="1379" w:type="dxa"/>
            <w:tcBorders>
              <w:top w:val="nil"/>
              <w:left w:val="nil"/>
              <w:bottom w:val="nil"/>
              <w:right w:val="nil"/>
            </w:tcBorders>
            <w:shd w:val="clear" w:color="auto" w:fill="auto"/>
            <w:noWrap/>
            <w:vAlign w:val="center"/>
          </w:tcPr>
          <w:p w14:paraId="00AABE17"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8056BD">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8056BD">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8056BD">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8056BD">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8056BD">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8056BD">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8056BD">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8056BD">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8056BD">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8056BD">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bl>
    <w:p w14:paraId="6669B947" w14:textId="77777777" w:rsidR="00280737" w:rsidRDefault="00280737" w:rsidP="00280737">
      <w:pPr>
        <w:rPr>
          <w:rFonts w:ascii="Arial" w:hAnsi="Arial" w:cs="Arial"/>
          <w:color w:val="000000" w:themeColor="text1"/>
        </w:rPr>
      </w:pPr>
    </w:p>
    <w:p w14:paraId="00F5B4F5"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8056BD">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8056BD">
            <w:pPr>
              <w:ind w:right="-44"/>
              <w:rPr>
                <w:rFonts w:ascii="Arial" w:eastAsia="Times New Roman" w:hAnsi="Arial" w:cs="Arial"/>
                <w:b/>
                <w:bCs/>
                <w:color w:val="000000" w:themeColor="text1"/>
                <w:sz w:val="8"/>
                <w:szCs w:val="8"/>
              </w:rPr>
            </w:pPr>
          </w:p>
          <w:p w14:paraId="47043AAE" w14:textId="77777777" w:rsidR="00280737" w:rsidRPr="00C4494E" w:rsidRDefault="00280737" w:rsidP="008056BD">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8056BD">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8056BD">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8056BD">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8056BD">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8056BD">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8056BD">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8056BD">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8056BD">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8056BD">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8056BD">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8056BD">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8056BD">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8056BD">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8056BD">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8056BD">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8056BD">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8056BD">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8056BD">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8056BD">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8056BD">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8056BD">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8056BD">
            <w:pPr>
              <w:ind w:right="-44"/>
              <w:rPr>
                <w:rFonts w:ascii="Arial" w:eastAsia="Times New Roman" w:hAnsi="Arial" w:cs="Arial"/>
                <w:b/>
                <w:bCs/>
                <w:color w:val="000000" w:themeColor="text1"/>
                <w:sz w:val="8"/>
                <w:szCs w:val="8"/>
              </w:rPr>
            </w:pPr>
          </w:p>
          <w:p w14:paraId="059A5752" w14:textId="77777777" w:rsidR="00280737" w:rsidRPr="00C4494E" w:rsidRDefault="00280737" w:rsidP="008056BD">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8056BD">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8056BD">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8056BD">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8056BD">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8056BD">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8056BD">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8056BD">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8056BD">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8056BD">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8056BD">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8056BD">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8056BD">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8056BD">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8056BD">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8056BD">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8056BD">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w:t>
      </w:r>
      <w:r w:rsidRPr="00B20949">
        <w:rPr>
          <w:rFonts w:ascii="Arial" w:hAnsi="Arial" w:cs="Arial"/>
          <w:color w:val="000000" w:themeColor="text1"/>
          <w:kern w:val="24"/>
        </w:rPr>
        <w:lastRenderedPageBreak/>
        <w:t xml:space="preserve">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8056BD">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8056BD">
            <w:pPr>
              <w:ind w:right="-44"/>
              <w:rPr>
                <w:rFonts w:ascii="Arial" w:eastAsia="Times New Roman" w:hAnsi="Arial" w:cs="Arial"/>
                <w:b/>
                <w:bCs/>
                <w:color w:val="000000" w:themeColor="text1"/>
                <w:sz w:val="8"/>
                <w:szCs w:val="8"/>
              </w:rPr>
            </w:pPr>
          </w:p>
          <w:p w14:paraId="35082EFB" w14:textId="77777777" w:rsidR="00280737" w:rsidRPr="00C4494E" w:rsidRDefault="00280737" w:rsidP="008056BD">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8056BD">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8056BD">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8056BD">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8056BD">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8056BD">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8056BD">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8056BD">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8056BD">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8056BD">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8056BD">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8056BD">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8056BD">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8056BD">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8056BD">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8056BD">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8056BD">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8056BD">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8056BD">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8056BD">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8056BD">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8056BD">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77777777" w:rsidR="00280737" w:rsidRDefault="00280737" w:rsidP="008056BD">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8056BD">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8056BD">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8056BD">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8056BD">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8056BD">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8056BD">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98" w:author="alisha saley" w:date="2023-10-18T18:28:00Z">
          <w:pPr>
            <w:pStyle w:val="NoSpacing"/>
          </w:pPr>
        </w:pPrChange>
      </w:pPr>
    </w:p>
    <w:sectPr w:rsidR="007C151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2T11:26:00Z" w:initials="as">
    <w:p w14:paraId="4667F8C9" w14:textId="77777777" w:rsidR="00E25C69" w:rsidRDefault="00E25C69" w:rsidP="000C2617">
      <w:pPr>
        <w:pStyle w:val="CommentText"/>
      </w:pPr>
      <w:r>
        <w:rPr>
          <w:rStyle w:val="CommentReference"/>
        </w:rPr>
        <w:annotationRef/>
      </w:r>
      <w:r>
        <w:t>Hollarsmith 2019, Montagna et al 2018</w:t>
      </w:r>
    </w:p>
  </w:comment>
  <w:comment w:id="1" w:author="alisha saley" w:date="2023-10-18T18:29:00Z" w:initials="as">
    <w:p w14:paraId="3428D689" w14:textId="77777777" w:rsidR="007F1212" w:rsidRDefault="007F1212" w:rsidP="00547C41">
      <w:pPr>
        <w:pStyle w:val="CommentText"/>
      </w:pPr>
      <w:r>
        <w:rPr>
          <w:rStyle w:val="CommentReference"/>
        </w:rPr>
        <w:annotationRef/>
      </w:r>
      <w:r>
        <w:t>I am thinking about adding something to show the temporal aspect of the experiment to show the exposure trajectory and measurements taken</w:t>
      </w:r>
    </w:p>
  </w:comment>
  <w:comment w:id="2" w:author="alisha saley" w:date="2023-10-11T12:10:00Z" w:initials="as">
    <w:p w14:paraId="50B53198" w14:textId="032416A2" w:rsidR="00E25C69" w:rsidRDefault="00E25C69"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3" w:author="Brian P Gaylord" w:date="2023-10-17T09:51:00Z" w:initials="BPG">
    <w:p w14:paraId="1947630E" w14:textId="2E50E610" w:rsidR="00E25C69" w:rsidRDefault="00E25C69">
      <w:pPr>
        <w:pStyle w:val="CommentText"/>
      </w:pPr>
      <w:r>
        <w:rPr>
          <w:rStyle w:val="CommentReference"/>
        </w:rPr>
        <w:annotationRef/>
      </w:r>
      <w:r>
        <w:t xml:space="preserve">These terms (growth in shell area, relative growth rate) are more precise and standard than “incremental” and other terms, so we should use the former two.  The italics will help readers know that </w:t>
      </w:r>
      <w:r w:rsidR="005567CF">
        <w:t>each term defines a quantity</w:t>
      </w:r>
      <w:r>
        <w:t xml:space="preserve"> of importance.</w:t>
      </w:r>
    </w:p>
  </w:comment>
  <w:comment w:id="14" w:author="Brian P Gaylord" w:date="2023-10-17T10:15:00Z" w:initials="BPG">
    <w:p w14:paraId="35181355" w14:textId="781E2216" w:rsidR="00E25C69" w:rsidRDefault="00E25C69">
      <w:pPr>
        <w:pStyle w:val="CommentText"/>
      </w:pPr>
      <w:r>
        <w:rPr>
          <w:rStyle w:val="CommentReference"/>
        </w:rPr>
        <w:annotationRef/>
      </w:r>
      <w:r>
        <w:t>Not daily, correct?  Because the water changes were done only once every three days.  Should this say “on the same day?”</w:t>
      </w:r>
    </w:p>
  </w:comment>
  <w:comment w:id="15" w:author="Brian P Gaylord" w:date="2023-10-17T16:56:00Z" w:initials="BPG">
    <w:p w14:paraId="5BCAA3F6" w14:textId="16003A4F" w:rsidR="00E25C69" w:rsidRDefault="00E25C69">
      <w:pPr>
        <w:pStyle w:val="CommentText"/>
      </w:pPr>
      <w:r>
        <w:rPr>
          <w:rStyle w:val="CommentReference"/>
        </w:rPr>
        <w:annotationRef/>
      </w:r>
      <w:r>
        <w:t>Some slightly different version of this sentence may be appropriate, given that we include a table with all parameters so may not need such a disclaimer-sounding statement.</w:t>
      </w:r>
    </w:p>
  </w:comment>
  <w:comment w:id="16" w:author="alisha saley" w:date="2023-10-18T20:06:00Z" w:initials="as">
    <w:p w14:paraId="02B63670" w14:textId="77777777" w:rsidR="00E465C4" w:rsidRDefault="00E465C4" w:rsidP="00DD328E">
      <w:pPr>
        <w:pStyle w:val="CommentText"/>
      </w:pPr>
      <w:r>
        <w:rPr>
          <w:rStyle w:val="CommentReference"/>
        </w:rPr>
        <w:annotationRef/>
      </w:r>
      <w:r>
        <w:t>Noted and will work on this in my next round of edits</w:t>
      </w:r>
    </w:p>
  </w:comment>
  <w:comment w:id="90" w:author="alisha saley" w:date="2023-10-18T19:42:00Z" w:initials="as">
    <w:p w14:paraId="49423B51" w14:textId="099732C9" w:rsidR="004B7EF9" w:rsidRDefault="004B7EF9">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4B7EF9" w:rsidRDefault="004B7EF9">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77777777" w:rsidR="004B7EF9" w:rsidRDefault="004B7EF9" w:rsidP="004477E3">
      <w:pPr>
        <w:pStyle w:val="CommentText"/>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7F8C9" w15:done="0"/>
  <w15:commentEx w15:paraId="3428D689" w15:done="0"/>
  <w15:commentEx w15:paraId="50B53198" w15:done="0"/>
  <w15:commentEx w15:paraId="1947630E" w15:done="0"/>
  <w15:commentEx w15:paraId="35181355" w15:done="1"/>
  <w15:commentEx w15:paraId="5BCAA3F6" w15:done="0"/>
  <w15:commentEx w15:paraId="02B63670" w15:paraIdParent="5BCAA3F6" w15:done="0"/>
  <w15:commentEx w15:paraId="76B56F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AA288" w16cex:dateUtc="2023-10-19T01:29:00Z"/>
  <w16cex:commentExtensible w16cex:durableId="28D10F3E" w16cex:dateUtc="2023-10-11T19:10:00Z"/>
  <w16cex:commentExtensible w16cex:durableId="28DAB951" w16cex:dateUtc="2023-10-19T03:06:00Z"/>
  <w16cex:commentExtensible w16cex:durableId="28DAB3AA" w16cex:dateUtc="2023-10-19T0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3428D689" w16cid:durableId="28DAA288"/>
  <w16cid:commentId w16cid:paraId="50B53198" w16cid:durableId="28D10F3E"/>
  <w16cid:commentId w16cid:paraId="1947630E" w16cid:durableId="28D942BD"/>
  <w16cid:commentId w16cid:paraId="35181355" w16cid:durableId="28D942BE"/>
  <w16cid:commentId w16cid:paraId="5BCAA3F6" w16cid:durableId="28D942C0"/>
  <w16cid:commentId w16cid:paraId="02B63670" w16cid:durableId="28DAB951"/>
  <w16cid:commentId w16cid:paraId="76B56F68" w16cid:durableId="28DAB3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3FC11" w14:textId="77777777" w:rsidR="006A29F9" w:rsidRDefault="006A29F9" w:rsidP="00A72FAD">
      <w:pPr>
        <w:spacing w:after="0" w:line="240" w:lineRule="auto"/>
      </w:pPr>
      <w:r>
        <w:separator/>
      </w:r>
    </w:p>
  </w:endnote>
  <w:endnote w:type="continuationSeparator" w:id="0">
    <w:p w14:paraId="72C11E10" w14:textId="77777777" w:rsidR="006A29F9" w:rsidRDefault="006A29F9"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69D370A6" w:rsidR="00E25C69" w:rsidRDefault="00E25C69">
        <w:pPr>
          <w:pStyle w:val="Footer"/>
          <w:jc w:val="center"/>
        </w:pPr>
        <w:r>
          <w:fldChar w:fldCharType="begin"/>
        </w:r>
        <w:r>
          <w:instrText xml:space="preserve"> PAGE   \* MERGEFORMAT </w:instrText>
        </w:r>
        <w:r>
          <w:fldChar w:fldCharType="separate"/>
        </w:r>
        <w:r w:rsidR="006C70B2">
          <w:rPr>
            <w:noProof/>
          </w:rPr>
          <w:t>1</w:t>
        </w:r>
        <w:r>
          <w:rPr>
            <w:noProof/>
          </w:rPr>
          <w:fldChar w:fldCharType="end"/>
        </w:r>
      </w:p>
    </w:sdtContent>
  </w:sdt>
  <w:p w14:paraId="15608DCB" w14:textId="77777777" w:rsidR="00E25C69" w:rsidRDefault="00E25C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A5E0F" w14:textId="77777777" w:rsidR="006A29F9" w:rsidRDefault="006A29F9" w:rsidP="00A72FAD">
      <w:pPr>
        <w:spacing w:after="0" w:line="240" w:lineRule="auto"/>
      </w:pPr>
      <w:r>
        <w:separator/>
      </w:r>
    </w:p>
  </w:footnote>
  <w:footnote w:type="continuationSeparator" w:id="0">
    <w:p w14:paraId="6B962ACB" w14:textId="77777777" w:rsidR="006A29F9" w:rsidRDefault="006A29F9"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270292">
    <w:abstractNumId w:val="0"/>
  </w:num>
  <w:num w:numId="2" w16cid:durableId="1711876330">
    <w:abstractNumId w:val="3"/>
  </w:num>
  <w:num w:numId="3" w16cid:durableId="1317029851">
    <w:abstractNumId w:val="8"/>
  </w:num>
  <w:num w:numId="4" w16cid:durableId="1462572937">
    <w:abstractNumId w:val="7"/>
  </w:num>
  <w:num w:numId="5" w16cid:durableId="441921120">
    <w:abstractNumId w:val="6"/>
  </w:num>
  <w:num w:numId="6" w16cid:durableId="1843860272">
    <w:abstractNumId w:val="2"/>
  </w:num>
  <w:num w:numId="7" w16cid:durableId="901529109">
    <w:abstractNumId w:val="1"/>
  </w:num>
  <w:num w:numId="8" w16cid:durableId="1086028979">
    <w:abstractNumId w:val="4"/>
  </w:num>
  <w:num w:numId="9" w16cid:durableId="103928217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EAF"/>
    <w:rsid w:val="0000610F"/>
    <w:rsid w:val="00006187"/>
    <w:rsid w:val="0000645A"/>
    <w:rsid w:val="00006D58"/>
    <w:rsid w:val="000073F6"/>
    <w:rsid w:val="000077B2"/>
    <w:rsid w:val="00007B7A"/>
    <w:rsid w:val="000115C9"/>
    <w:rsid w:val="00011BEE"/>
    <w:rsid w:val="00011F05"/>
    <w:rsid w:val="000131C5"/>
    <w:rsid w:val="00013A35"/>
    <w:rsid w:val="00014642"/>
    <w:rsid w:val="000158C7"/>
    <w:rsid w:val="000204E6"/>
    <w:rsid w:val="0002119D"/>
    <w:rsid w:val="000212B4"/>
    <w:rsid w:val="000213B5"/>
    <w:rsid w:val="000213CB"/>
    <w:rsid w:val="00022047"/>
    <w:rsid w:val="0002322C"/>
    <w:rsid w:val="00024132"/>
    <w:rsid w:val="000245F6"/>
    <w:rsid w:val="00024911"/>
    <w:rsid w:val="00025063"/>
    <w:rsid w:val="00025319"/>
    <w:rsid w:val="00025881"/>
    <w:rsid w:val="00025CDC"/>
    <w:rsid w:val="00025EA0"/>
    <w:rsid w:val="00026092"/>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47B4"/>
    <w:rsid w:val="00044AB8"/>
    <w:rsid w:val="00045AB1"/>
    <w:rsid w:val="00046A5F"/>
    <w:rsid w:val="00050773"/>
    <w:rsid w:val="00050F94"/>
    <w:rsid w:val="0005272B"/>
    <w:rsid w:val="00052956"/>
    <w:rsid w:val="00052F65"/>
    <w:rsid w:val="00053458"/>
    <w:rsid w:val="000545D3"/>
    <w:rsid w:val="00054A80"/>
    <w:rsid w:val="00054D9B"/>
    <w:rsid w:val="00055D35"/>
    <w:rsid w:val="000561D6"/>
    <w:rsid w:val="000569A3"/>
    <w:rsid w:val="00056CC1"/>
    <w:rsid w:val="00060A63"/>
    <w:rsid w:val="000617C8"/>
    <w:rsid w:val="000629DD"/>
    <w:rsid w:val="00063049"/>
    <w:rsid w:val="00065A05"/>
    <w:rsid w:val="00065CB8"/>
    <w:rsid w:val="00065D7E"/>
    <w:rsid w:val="00065E7F"/>
    <w:rsid w:val="000660C8"/>
    <w:rsid w:val="000666B3"/>
    <w:rsid w:val="00067A8C"/>
    <w:rsid w:val="00067DCE"/>
    <w:rsid w:val="0007150B"/>
    <w:rsid w:val="00071714"/>
    <w:rsid w:val="00072750"/>
    <w:rsid w:val="00072AF1"/>
    <w:rsid w:val="000730FD"/>
    <w:rsid w:val="00073562"/>
    <w:rsid w:val="000748AA"/>
    <w:rsid w:val="00075049"/>
    <w:rsid w:val="00075271"/>
    <w:rsid w:val="000762B6"/>
    <w:rsid w:val="0007657F"/>
    <w:rsid w:val="00077A24"/>
    <w:rsid w:val="00080F3F"/>
    <w:rsid w:val="000825F9"/>
    <w:rsid w:val="00084BE2"/>
    <w:rsid w:val="00084F40"/>
    <w:rsid w:val="00085581"/>
    <w:rsid w:val="00085910"/>
    <w:rsid w:val="00085FEC"/>
    <w:rsid w:val="00086D24"/>
    <w:rsid w:val="00087337"/>
    <w:rsid w:val="0008774F"/>
    <w:rsid w:val="00091A3C"/>
    <w:rsid w:val="000922DE"/>
    <w:rsid w:val="00092444"/>
    <w:rsid w:val="00092E49"/>
    <w:rsid w:val="00093769"/>
    <w:rsid w:val="00093942"/>
    <w:rsid w:val="00093B32"/>
    <w:rsid w:val="000940D2"/>
    <w:rsid w:val="00094182"/>
    <w:rsid w:val="00094692"/>
    <w:rsid w:val="000946E1"/>
    <w:rsid w:val="000963CE"/>
    <w:rsid w:val="000968CC"/>
    <w:rsid w:val="000A0174"/>
    <w:rsid w:val="000A1488"/>
    <w:rsid w:val="000A1CD3"/>
    <w:rsid w:val="000A24EE"/>
    <w:rsid w:val="000A2F6A"/>
    <w:rsid w:val="000A32A1"/>
    <w:rsid w:val="000A3613"/>
    <w:rsid w:val="000A3AFB"/>
    <w:rsid w:val="000A3EA7"/>
    <w:rsid w:val="000A4A5E"/>
    <w:rsid w:val="000A4B0F"/>
    <w:rsid w:val="000A522F"/>
    <w:rsid w:val="000A53A0"/>
    <w:rsid w:val="000A54AA"/>
    <w:rsid w:val="000A5A1A"/>
    <w:rsid w:val="000A5FAD"/>
    <w:rsid w:val="000A6556"/>
    <w:rsid w:val="000A66A9"/>
    <w:rsid w:val="000A67D5"/>
    <w:rsid w:val="000A73E0"/>
    <w:rsid w:val="000B0789"/>
    <w:rsid w:val="000B0935"/>
    <w:rsid w:val="000B0EFB"/>
    <w:rsid w:val="000B103E"/>
    <w:rsid w:val="000B1937"/>
    <w:rsid w:val="000B1974"/>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C29"/>
    <w:rsid w:val="000C10C9"/>
    <w:rsid w:val="000C1506"/>
    <w:rsid w:val="000C196C"/>
    <w:rsid w:val="000C2617"/>
    <w:rsid w:val="000C2C01"/>
    <w:rsid w:val="000C3A7D"/>
    <w:rsid w:val="000C4254"/>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57"/>
    <w:rsid w:val="000D37E3"/>
    <w:rsid w:val="000D4B05"/>
    <w:rsid w:val="000D4C52"/>
    <w:rsid w:val="000D58CD"/>
    <w:rsid w:val="000D61AE"/>
    <w:rsid w:val="000D698A"/>
    <w:rsid w:val="000D6A86"/>
    <w:rsid w:val="000D6B7B"/>
    <w:rsid w:val="000D71CE"/>
    <w:rsid w:val="000D7492"/>
    <w:rsid w:val="000E09C1"/>
    <w:rsid w:val="000E0F75"/>
    <w:rsid w:val="000E218B"/>
    <w:rsid w:val="000E234B"/>
    <w:rsid w:val="000E4546"/>
    <w:rsid w:val="000E5D8C"/>
    <w:rsid w:val="000E62FA"/>
    <w:rsid w:val="000E6812"/>
    <w:rsid w:val="000E758D"/>
    <w:rsid w:val="000F1420"/>
    <w:rsid w:val="000F1819"/>
    <w:rsid w:val="000F1ACF"/>
    <w:rsid w:val="000F39CD"/>
    <w:rsid w:val="000F4C75"/>
    <w:rsid w:val="000F54D7"/>
    <w:rsid w:val="000F7A81"/>
    <w:rsid w:val="000F7C93"/>
    <w:rsid w:val="000F7E63"/>
    <w:rsid w:val="000F7E98"/>
    <w:rsid w:val="0010067C"/>
    <w:rsid w:val="00100FE9"/>
    <w:rsid w:val="00101122"/>
    <w:rsid w:val="00101916"/>
    <w:rsid w:val="00101C00"/>
    <w:rsid w:val="00101C9D"/>
    <w:rsid w:val="001020BF"/>
    <w:rsid w:val="00102217"/>
    <w:rsid w:val="00102A30"/>
    <w:rsid w:val="0010430C"/>
    <w:rsid w:val="00104E4F"/>
    <w:rsid w:val="00105C99"/>
    <w:rsid w:val="001063D4"/>
    <w:rsid w:val="00106998"/>
    <w:rsid w:val="00107139"/>
    <w:rsid w:val="00107982"/>
    <w:rsid w:val="00110303"/>
    <w:rsid w:val="001112F7"/>
    <w:rsid w:val="00111A1C"/>
    <w:rsid w:val="001121E6"/>
    <w:rsid w:val="00113B58"/>
    <w:rsid w:val="00114A2C"/>
    <w:rsid w:val="001151A4"/>
    <w:rsid w:val="00115C92"/>
    <w:rsid w:val="00115EF5"/>
    <w:rsid w:val="00117A27"/>
    <w:rsid w:val="00117BDB"/>
    <w:rsid w:val="00117E48"/>
    <w:rsid w:val="00117FE1"/>
    <w:rsid w:val="001207C7"/>
    <w:rsid w:val="001209DD"/>
    <w:rsid w:val="00120C3E"/>
    <w:rsid w:val="00121B7F"/>
    <w:rsid w:val="00122279"/>
    <w:rsid w:val="00122B81"/>
    <w:rsid w:val="00122BB8"/>
    <w:rsid w:val="00123EFE"/>
    <w:rsid w:val="00125132"/>
    <w:rsid w:val="00125402"/>
    <w:rsid w:val="00125A07"/>
    <w:rsid w:val="00127CF7"/>
    <w:rsid w:val="001320DF"/>
    <w:rsid w:val="001326FA"/>
    <w:rsid w:val="0013406E"/>
    <w:rsid w:val="0013424A"/>
    <w:rsid w:val="00135ABA"/>
    <w:rsid w:val="00135E68"/>
    <w:rsid w:val="00136103"/>
    <w:rsid w:val="00136554"/>
    <w:rsid w:val="0013684C"/>
    <w:rsid w:val="00136DF1"/>
    <w:rsid w:val="00137B12"/>
    <w:rsid w:val="00140CBB"/>
    <w:rsid w:val="00140E60"/>
    <w:rsid w:val="001412BC"/>
    <w:rsid w:val="00141773"/>
    <w:rsid w:val="001435FE"/>
    <w:rsid w:val="001437D3"/>
    <w:rsid w:val="00143D71"/>
    <w:rsid w:val="0014587B"/>
    <w:rsid w:val="001459BF"/>
    <w:rsid w:val="001467DF"/>
    <w:rsid w:val="00146CF2"/>
    <w:rsid w:val="00147305"/>
    <w:rsid w:val="001474F7"/>
    <w:rsid w:val="0015042B"/>
    <w:rsid w:val="00150512"/>
    <w:rsid w:val="0015065F"/>
    <w:rsid w:val="00151533"/>
    <w:rsid w:val="001519B0"/>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99A"/>
    <w:rsid w:val="00164A16"/>
    <w:rsid w:val="00164C44"/>
    <w:rsid w:val="00164E3F"/>
    <w:rsid w:val="00165AA7"/>
    <w:rsid w:val="001675E6"/>
    <w:rsid w:val="00167914"/>
    <w:rsid w:val="001679A6"/>
    <w:rsid w:val="00170572"/>
    <w:rsid w:val="0017064B"/>
    <w:rsid w:val="001712A1"/>
    <w:rsid w:val="00171667"/>
    <w:rsid w:val="00173E23"/>
    <w:rsid w:val="00174438"/>
    <w:rsid w:val="00174566"/>
    <w:rsid w:val="00174A3A"/>
    <w:rsid w:val="00175684"/>
    <w:rsid w:val="001756DA"/>
    <w:rsid w:val="001757A6"/>
    <w:rsid w:val="001758EA"/>
    <w:rsid w:val="00175973"/>
    <w:rsid w:val="00176BA2"/>
    <w:rsid w:val="0017741F"/>
    <w:rsid w:val="001778C5"/>
    <w:rsid w:val="00180C34"/>
    <w:rsid w:val="0018130D"/>
    <w:rsid w:val="00181701"/>
    <w:rsid w:val="001818FE"/>
    <w:rsid w:val="001821A0"/>
    <w:rsid w:val="001829A8"/>
    <w:rsid w:val="00183587"/>
    <w:rsid w:val="0018389D"/>
    <w:rsid w:val="001863F8"/>
    <w:rsid w:val="00186576"/>
    <w:rsid w:val="0018717B"/>
    <w:rsid w:val="001906C9"/>
    <w:rsid w:val="00190D64"/>
    <w:rsid w:val="0019195B"/>
    <w:rsid w:val="00191A4C"/>
    <w:rsid w:val="00192684"/>
    <w:rsid w:val="00193063"/>
    <w:rsid w:val="001930FE"/>
    <w:rsid w:val="001939E7"/>
    <w:rsid w:val="001963DA"/>
    <w:rsid w:val="00196BBF"/>
    <w:rsid w:val="00196C97"/>
    <w:rsid w:val="00197C66"/>
    <w:rsid w:val="001A073E"/>
    <w:rsid w:val="001A0BAA"/>
    <w:rsid w:val="001A1168"/>
    <w:rsid w:val="001A1633"/>
    <w:rsid w:val="001A1782"/>
    <w:rsid w:val="001A22BF"/>
    <w:rsid w:val="001A368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FA5"/>
    <w:rsid w:val="001C20BD"/>
    <w:rsid w:val="001C27A8"/>
    <w:rsid w:val="001C2BBA"/>
    <w:rsid w:val="001C3805"/>
    <w:rsid w:val="001C391F"/>
    <w:rsid w:val="001C3F15"/>
    <w:rsid w:val="001C41E2"/>
    <w:rsid w:val="001C4880"/>
    <w:rsid w:val="001C5CCD"/>
    <w:rsid w:val="001C65D5"/>
    <w:rsid w:val="001C671B"/>
    <w:rsid w:val="001C6A91"/>
    <w:rsid w:val="001C6CA4"/>
    <w:rsid w:val="001C7780"/>
    <w:rsid w:val="001C7EE0"/>
    <w:rsid w:val="001D00CD"/>
    <w:rsid w:val="001D083E"/>
    <w:rsid w:val="001D0AFA"/>
    <w:rsid w:val="001D0F4F"/>
    <w:rsid w:val="001D1027"/>
    <w:rsid w:val="001D2613"/>
    <w:rsid w:val="001D3071"/>
    <w:rsid w:val="001D32DD"/>
    <w:rsid w:val="001D3A78"/>
    <w:rsid w:val="001D521D"/>
    <w:rsid w:val="001D53D6"/>
    <w:rsid w:val="001D55A2"/>
    <w:rsid w:val="001D5E23"/>
    <w:rsid w:val="001D5F4E"/>
    <w:rsid w:val="001D7890"/>
    <w:rsid w:val="001D7B63"/>
    <w:rsid w:val="001E12B1"/>
    <w:rsid w:val="001E2E05"/>
    <w:rsid w:val="001E37AA"/>
    <w:rsid w:val="001E392D"/>
    <w:rsid w:val="001E3A12"/>
    <w:rsid w:val="001E4410"/>
    <w:rsid w:val="001E4434"/>
    <w:rsid w:val="001E4A73"/>
    <w:rsid w:val="001E4E3D"/>
    <w:rsid w:val="001E51C0"/>
    <w:rsid w:val="001E523E"/>
    <w:rsid w:val="001E5368"/>
    <w:rsid w:val="001E6F48"/>
    <w:rsid w:val="001F041B"/>
    <w:rsid w:val="001F07E6"/>
    <w:rsid w:val="001F0CFD"/>
    <w:rsid w:val="001F1BFD"/>
    <w:rsid w:val="001F219E"/>
    <w:rsid w:val="001F382E"/>
    <w:rsid w:val="001F3F27"/>
    <w:rsid w:val="001F4B36"/>
    <w:rsid w:val="001F58B1"/>
    <w:rsid w:val="001F71A6"/>
    <w:rsid w:val="001F736A"/>
    <w:rsid w:val="00201AC8"/>
    <w:rsid w:val="0020217D"/>
    <w:rsid w:val="002025CB"/>
    <w:rsid w:val="00202704"/>
    <w:rsid w:val="00203041"/>
    <w:rsid w:val="0020397D"/>
    <w:rsid w:val="0020487E"/>
    <w:rsid w:val="002053C6"/>
    <w:rsid w:val="00205853"/>
    <w:rsid w:val="00205FD6"/>
    <w:rsid w:val="00206975"/>
    <w:rsid w:val="00206B4D"/>
    <w:rsid w:val="0020765F"/>
    <w:rsid w:val="00207C54"/>
    <w:rsid w:val="00207CC9"/>
    <w:rsid w:val="002101D3"/>
    <w:rsid w:val="00210FAC"/>
    <w:rsid w:val="002113D3"/>
    <w:rsid w:val="00211EAA"/>
    <w:rsid w:val="002124AF"/>
    <w:rsid w:val="00212532"/>
    <w:rsid w:val="00212C88"/>
    <w:rsid w:val="0021372A"/>
    <w:rsid w:val="00214AB9"/>
    <w:rsid w:val="00215837"/>
    <w:rsid w:val="0021624A"/>
    <w:rsid w:val="00216389"/>
    <w:rsid w:val="0021675C"/>
    <w:rsid w:val="00221499"/>
    <w:rsid w:val="00222BD3"/>
    <w:rsid w:val="00223D55"/>
    <w:rsid w:val="00224224"/>
    <w:rsid w:val="00224990"/>
    <w:rsid w:val="00224DFD"/>
    <w:rsid w:val="00225A90"/>
    <w:rsid w:val="00225DE0"/>
    <w:rsid w:val="002263B7"/>
    <w:rsid w:val="002265A1"/>
    <w:rsid w:val="002270F8"/>
    <w:rsid w:val="002274A9"/>
    <w:rsid w:val="00227C9C"/>
    <w:rsid w:val="0023060D"/>
    <w:rsid w:val="002315E8"/>
    <w:rsid w:val="002319F7"/>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C49"/>
    <w:rsid w:val="002401C4"/>
    <w:rsid w:val="00240675"/>
    <w:rsid w:val="00240E66"/>
    <w:rsid w:val="00241386"/>
    <w:rsid w:val="002413E9"/>
    <w:rsid w:val="00242A2B"/>
    <w:rsid w:val="00243BB8"/>
    <w:rsid w:val="00244477"/>
    <w:rsid w:val="00244908"/>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43E1"/>
    <w:rsid w:val="00255853"/>
    <w:rsid w:val="0025643B"/>
    <w:rsid w:val="0025650C"/>
    <w:rsid w:val="00256D60"/>
    <w:rsid w:val="00256E01"/>
    <w:rsid w:val="002570D4"/>
    <w:rsid w:val="00257AF8"/>
    <w:rsid w:val="002611AB"/>
    <w:rsid w:val="0026210E"/>
    <w:rsid w:val="0026240C"/>
    <w:rsid w:val="002627B1"/>
    <w:rsid w:val="002628D8"/>
    <w:rsid w:val="002635AB"/>
    <w:rsid w:val="00263D50"/>
    <w:rsid w:val="00263F10"/>
    <w:rsid w:val="00264592"/>
    <w:rsid w:val="00264E16"/>
    <w:rsid w:val="00266B9C"/>
    <w:rsid w:val="00267A45"/>
    <w:rsid w:val="00267D06"/>
    <w:rsid w:val="00267EA5"/>
    <w:rsid w:val="00270777"/>
    <w:rsid w:val="00270884"/>
    <w:rsid w:val="002715F2"/>
    <w:rsid w:val="00271853"/>
    <w:rsid w:val="00271CE9"/>
    <w:rsid w:val="002723B3"/>
    <w:rsid w:val="002726C7"/>
    <w:rsid w:val="00273429"/>
    <w:rsid w:val="00274B1A"/>
    <w:rsid w:val="002753BD"/>
    <w:rsid w:val="00275735"/>
    <w:rsid w:val="00275A5F"/>
    <w:rsid w:val="0027612E"/>
    <w:rsid w:val="002767BA"/>
    <w:rsid w:val="00276C87"/>
    <w:rsid w:val="00276F80"/>
    <w:rsid w:val="002770B0"/>
    <w:rsid w:val="00280048"/>
    <w:rsid w:val="00280737"/>
    <w:rsid w:val="002814E0"/>
    <w:rsid w:val="00282022"/>
    <w:rsid w:val="0028218C"/>
    <w:rsid w:val="002825CC"/>
    <w:rsid w:val="00282A53"/>
    <w:rsid w:val="00283A43"/>
    <w:rsid w:val="00284F7D"/>
    <w:rsid w:val="002855B6"/>
    <w:rsid w:val="0028708B"/>
    <w:rsid w:val="0028756E"/>
    <w:rsid w:val="002878FC"/>
    <w:rsid w:val="002900A4"/>
    <w:rsid w:val="00290181"/>
    <w:rsid w:val="00290219"/>
    <w:rsid w:val="00290E4E"/>
    <w:rsid w:val="00291249"/>
    <w:rsid w:val="00291440"/>
    <w:rsid w:val="0029195F"/>
    <w:rsid w:val="00292A2D"/>
    <w:rsid w:val="00292C3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ACC"/>
    <w:rsid w:val="002A23BB"/>
    <w:rsid w:val="002A24B9"/>
    <w:rsid w:val="002A2739"/>
    <w:rsid w:val="002A5C8F"/>
    <w:rsid w:val="002A5EE0"/>
    <w:rsid w:val="002A605F"/>
    <w:rsid w:val="002A707F"/>
    <w:rsid w:val="002A709C"/>
    <w:rsid w:val="002A7648"/>
    <w:rsid w:val="002A78C6"/>
    <w:rsid w:val="002A7E46"/>
    <w:rsid w:val="002B0277"/>
    <w:rsid w:val="002B080A"/>
    <w:rsid w:val="002B0990"/>
    <w:rsid w:val="002B16E7"/>
    <w:rsid w:val="002B182A"/>
    <w:rsid w:val="002B2A42"/>
    <w:rsid w:val="002B2A9A"/>
    <w:rsid w:val="002B368F"/>
    <w:rsid w:val="002B3A7E"/>
    <w:rsid w:val="002B473D"/>
    <w:rsid w:val="002B53DE"/>
    <w:rsid w:val="002B61D5"/>
    <w:rsid w:val="002B6C93"/>
    <w:rsid w:val="002B701F"/>
    <w:rsid w:val="002C0B0E"/>
    <w:rsid w:val="002C0EEE"/>
    <w:rsid w:val="002C139F"/>
    <w:rsid w:val="002C172E"/>
    <w:rsid w:val="002C3492"/>
    <w:rsid w:val="002C3516"/>
    <w:rsid w:val="002C3B4A"/>
    <w:rsid w:val="002C3D07"/>
    <w:rsid w:val="002C53BB"/>
    <w:rsid w:val="002C55A3"/>
    <w:rsid w:val="002C5EB9"/>
    <w:rsid w:val="002C6137"/>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1038"/>
    <w:rsid w:val="002E1139"/>
    <w:rsid w:val="002E1148"/>
    <w:rsid w:val="002E293A"/>
    <w:rsid w:val="002E3917"/>
    <w:rsid w:val="002E4020"/>
    <w:rsid w:val="002E45ED"/>
    <w:rsid w:val="002E4E71"/>
    <w:rsid w:val="002E517A"/>
    <w:rsid w:val="002E5414"/>
    <w:rsid w:val="002E56EE"/>
    <w:rsid w:val="002E5C79"/>
    <w:rsid w:val="002E604D"/>
    <w:rsid w:val="002E6230"/>
    <w:rsid w:val="002E7099"/>
    <w:rsid w:val="002E72EC"/>
    <w:rsid w:val="002F08C3"/>
    <w:rsid w:val="002F092D"/>
    <w:rsid w:val="002F0B63"/>
    <w:rsid w:val="002F0C10"/>
    <w:rsid w:val="002F122F"/>
    <w:rsid w:val="002F17CA"/>
    <w:rsid w:val="002F26E9"/>
    <w:rsid w:val="002F2D6C"/>
    <w:rsid w:val="002F2F51"/>
    <w:rsid w:val="002F3568"/>
    <w:rsid w:val="002F4467"/>
    <w:rsid w:val="002F4661"/>
    <w:rsid w:val="002F5356"/>
    <w:rsid w:val="002F5B72"/>
    <w:rsid w:val="002F775C"/>
    <w:rsid w:val="002F7A9C"/>
    <w:rsid w:val="002F7C27"/>
    <w:rsid w:val="003002EE"/>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22BA"/>
    <w:rsid w:val="0031247E"/>
    <w:rsid w:val="00313B87"/>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626C"/>
    <w:rsid w:val="003263D1"/>
    <w:rsid w:val="00327377"/>
    <w:rsid w:val="00327E12"/>
    <w:rsid w:val="0033066B"/>
    <w:rsid w:val="00330B28"/>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A40"/>
    <w:rsid w:val="00343F3A"/>
    <w:rsid w:val="00344358"/>
    <w:rsid w:val="00346377"/>
    <w:rsid w:val="00346475"/>
    <w:rsid w:val="00346BBA"/>
    <w:rsid w:val="0034719F"/>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DD2"/>
    <w:rsid w:val="003609AE"/>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F06"/>
    <w:rsid w:val="00370538"/>
    <w:rsid w:val="003710F5"/>
    <w:rsid w:val="0037185F"/>
    <w:rsid w:val="00371FA1"/>
    <w:rsid w:val="00372A71"/>
    <w:rsid w:val="0037404C"/>
    <w:rsid w:val="003740DC"/>
    <w:rsid w:val="00374734"/>
    <w:rsid w:val="00374BBD"/>
    <w:rsid w:val="00374CBA"/>
    <w:rsid w:val="0037658B"/>
    <w:rsid w:val="00376889"/>
    <w:rsid w:val="00377BB6"/>
    <w:rsid w:val="00377D7E"/>
    <w:rsid w:val="00380CC0"/>
    <w:rsid w:val="00380FE4"/>
    <w:rsid w:val="00381327"/>
    <w:rsid w:val="00381619"/>
    <w:rsid w:val="00381C2D"/>
    <w:rsid w:val="00381FF0"/>
    <w:rsid w:val="00383060"/>
    <w:rsid w:val="00384077"/>
    <w:rsid w:val="0038455D"/>
    <w:rsid w:val="003846C6"/>
    <w:rsid w:val="00384782"/>
    <w:rsid w:val="00385F2F"/>
    <w:rsid w:val="0038618D"/>
    <w:rsid w:val="00387345"/>
    <w:rsid w:val="003878AC"/>
    <w:rsid w:val="00390608"/>
    <w:rsid w:val="003928FD"/>
    <w:rsid w:val="00392F2C"/>
    <w:rsid w:val="003931AE"/>
    <w:rsid w:val="003932B3"/>
    <w:rsid w:val="00393813"/>
    <w:rsid w:val="00394048"/>
    <w:rsid w:val="00394906"/>
    <w:rsid w:val="003954F3"/>
    <w:rsid w:val="00395880"/>
    <w:rsid w:val="00395BA9"/>
    <w:rsid w:val="0039697D"/>
    <w:rsid w:val="003A0652"/>
    <w:rsid w:val="003A08A3"/>
    <w:rsid w:val="003A0A2A"/>
    <w:rsid w:val="003A14E3"/>
    <w:rsid w:val="003A23A5"/>
    <w:rsid w:val="003A2F00"/>
    <w:rsid w:val="003A35C5"/>
    <w:rsid w:val="003A36BA"/>
    <w:rsid w:val="003A45D7"/>
    <w:rsid w:val="003A5026"/>
    <w:rsid w:val="003A5852"/>
    <w:rsid w:val="003A6082"/>
    <w:rsid w:val="003A626C"/>
    <w:rsid w:val="003A6A02"/>
    <w:rsid w:val="003A6B82"/>
    <w:rsid w:val="003B0A01"/>
    <w:rsid w:val="003B1127"/>
    <w:rsid w:val="003B15D6"/>
    <w:rsid w:val="003B1D4B"/>
    <w:rsid w:val="003B1DEA"/>
    <w:rsid w:val="003B38A2"/>
    <w:rsid w:val="003B3EBA"/>
    <w:rsid w:val="003B3ED9"/>
    <w:rsid w:val="003B3F34"/>
    <w:rsid w:val="003B613C"/>
    <w:rsid w:val="003B7DCE"/>
    <w:rsid w:val="003C0934"/>
    <w:rsid w:val="003C1467"/>
    <w:rsid w:val="003C1804"/>
    <w:rsid w:val="003C1A11"/>
    <w:rsid w:val="003C1D07"/>
    <w:rsid w:val="003C2E59"/>
    <w:rsid w:val="003C4365"/>
    <w:rsid w:val="003C4384"/>
    <w:rsid w:val="003C447B"/>
    <w:rsid w:val="003C4E60"/>
    <w:rsid w:val="003C6142"/>
    <w:rsid w:val="003C6895"/>
    <w:rsid w:val="003C7666"/>
    <w:rsid w:val="003C783A"/>
    <w:rsid w:val="003D0091"/>
    <w:rsid w:val="003D0380"/>
    <w:rsid w:val="003D048B"/>
    <w:rsid w:val="003D086B"/>
    <w:rsid w:val="003D165D"/>
    <w:rsid w:val="003D16E0"/>
    <w:rsid w:val="003D1BDD"/>
    <w:rsid w:val="003D23D4"/>
    <w:rsid w:val="003D250B"/>
    <w:rsid w:val="003D3174"/>
    <w:rsid w:val="003D375C"/>
    <w:rsid w:val="003D387F"/>
    <w:rsid w:val="003D491A"/>
    <w:rsid w:val="003D4BBF"/>
    <w:rsid w:val="003D5ADD"/>
    <w:rsid w:val="003D5B71"/>
    <w:rsid w:val="003D5BEA"/>
    <w:rsid w:val="003D5D3C"/>
    <w:rsid w:val="003D791C"/>
    <w:rsid w:val="003E0005"/>
    <w:rsid w:val="003E05F5"/>
    <w:rsid w:val="003E15AC"/>
    <w:rsid w:val="003E16BA"/>
    <w:rsid w:val="003E17D2"/>
    <w:rsid w:val="003E1DA8"/>
    <w:rsid w:val="003E2935"/>
    <w:rsid w:val="003E3693"/>
    <w:rsid w:val="003E4C90"/>
    <w:rsid w:val="003E5087"/>
    <w:rsid w:val="003E5256"/>
    <w:rsid w:val="003E527C"/>
    <w:rsid w:val="003E5322"/>
    <w:rsid w:val="003E5924"/>
    <w:rsid w:val="003E60B3"/>
    <w:rsid w:val="003E6291"/>
    <w:rsid w:val="003E671C"/>
    <w:rsid w:val="003E6C67"/>
    <w:rsid w:val="003E6EBD"/>
    <w:rsid w:val="003E7445"/>
    <w:rsid w:val="003F115C"/>
    <w:rsid w:val="003F266C"/>
    <w:rsid w:val="003F26FE"/>
    <w:rsid w:val="003F2BBB"/>
    <w:rsid w:val="003F3821"/>
    <w:rsid w:val="003F5411"/>
    <w:rsid w:val="003F5746"/>
    <w:rsid w:val="003F5B99"/>
    <w:rsid w:val="003F6B50"/>
    <w:rsid w:val="003F6B77"/>
    <w:rsid w:val="003F6BF8"/>
    <w:rsid w:val="003F7614"/>
    <w:rsid w:val="003F7DE4"/>
    <w:rsid w:val="00400201"/>
    <w:rsid w:val="00400DFF"/>
    <w:rsid w:val="004010D0"/>
    <w:rsid w:val="00401478"/>
    <w:rsid w:val="004015AB"/>
    <w:rsid w:val="004016FC"/>
    <w:rsid w:val="00401A4F"/>
    <w:rsid w:val="004039D1"/>
    <w:rsid w:val="00403E71"/>
    <w:rsid w:val="00405529"/>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179A8"/>
    <w:rsid w:val="004209C0"/>
    <w:rsid w:val="00420A89"/>
    <w:rsid w:val="00422533"/>
    <w:rsid w:val="004228E4"/>
    <w:rsid w:val="00423C04"/>
    <w:rsid w:val="00423F01"/>
    <w:rsid w:val="0042434A"/>
    <w:rsid w:val="004243D4"/>
    <w:rsid w:val="004247D8"/>
    <w:rsid w:val="004256C4"/>
    <w:rsid w:val="00425712"/>
    <w:rsid w:val="00425C15"/>
    <w:rsid w:val="004264D8"/>
    <w:rsid w:val="004268AB"/>
    <w:rsid w:val="0043023C"/>
    <w:rsid w:val="00431AAA"/>
    <w:rsid w:val="00431BBC"/>
    <w:rsid w:val="00432442"/>
    <w:rsid w:val="00434161"/>
    <w:rsid w:val="0043456C"/>
    <w:rsid w:val="00436992"/>
    <w:rsid w:val="004401D7"/>
    <w:rsid w:val="00440278"/>
    <w:rsid w:val="00440615"/>
    <w:rsid w:val="00440633"/>
    <w:rsid w:val="00441A30"/>
    <w:rsid w:val="00443214"/>
    <w:rsid w:val="0044366D"/>
    <w:rsid w:val="00444367"/>
    <w:rsid w:val="00445A0B"/>
    <w:rsid w:val="00445C99"/>
    <w:rsid w:val="004463AA"/>
    <w:rsid w:val="004469F5"/>
    <w:rsid w:val="00446A65"/>
    <w:rsid w:val="004472E8"/>
    <w:rsid w:val="0044787D"/>
    <w:rsid w:val="00447975"/>
    <w:rsid w:val="00447AA7"/>
    <w:rsid w:val="004514C7"/>
    <w:rsid w:val="00451878"/>
    <w:rsid w:val="00453096"/>
    <w:rsid w:val="00453CA6"/>
    <w:rsid w:val="00453FA0"/>
    <w:rsid w:val="004541AE"/>
    <w:rsid w:val="00454323"/>
    <w:rsid w:val="004568A8"/>
    <w:rsid w:val="004574CB"/>
    <w:rsid w:val="0046039B"/>
    <w:rsid w:val="004611D9"/>
    <w:rsid w:val="0046136E"/>
    <w:rsid w:val="0046208F"/>
    <w:rsid w:val="00463AFC"/>
    <w:rsid w:val="00463CFE"/>
    <w:rsid w:val="004645BC"/>
    <w:rsid w:val="00464950"/>
    <w:rsid w:val="00464EE2"/>
    <w:rsid w:val="00465075"/>
    <w:rsid w:val="00465076"/>
    <w:rsid w:val="004653AF"/>
    <w:rsid w:val="00466A05"/>
    <w:rsid w:val="00466EA1"/>
    <w:rsid w:val="00467652"/>
    <w:rsid w:val="00467C1A"/>
    <w:rsid w:val="0047040A"/>
    <w:rsid w:val="004706B3"/>
    <w:rsid w:val="00471630"/>
    <w:rsid w:val="00471CB5"/>
    <w:rsid w:val="00471E9B"/>
    <w:rsid w:val="0047270A"/>
    <w:rsid w:val="004727EE"/>
    <w:rsid w:val="00473BBD"/>
    <w:rsid w:val="00473EE4"/>
    <w:rsid w:val="00474997"/>
    <w:rsid w:val="0047567F"/>
    <w:rsid w:val="00476828"/>
    <w:rsid w:val="00476F44"/>
    <w:rsid w:val="004773C2"/>
    <w:rsid w:val="00477771"/>
    <w:rsid w:val="0048044B"/>
    <w:rsid w:val="00480DEE"/>
    <w:rsid w:val="00481504"/>
    <w:rsid w:val="0048154B"/>
    <w:rsid w:val="004820EA"/>
    <w:rsid w:val="004849A8"/>
    <w:rsid w:val="0048531B"/>
    <w:rsid w:val="00485833"/>
    <w:rsid w:val="0048586F"/>
    <w:rsid w:val="0048607D"/>
    <w:rsid w:val="004862AD"/>
    <w:rsid w:val="004871C1"/>
    <w:rsid w:val="004902A0"/>
    <w:rsid w:val="004907B6"/>
    <w:rsid w:val="004908BD"/>
    <w:rsid w:val="004913DB"/>
    <w:rsid w:val="004917AB"/>
    <w:rsid w:val="00491F6D"/>
    <w:rsid w:val="00492D58"/>
    <w:rsid w:val="0049345C"/>
    <w:rsid w:val="004934DB"/>
    <w:rsid w:val="00493AE7"/>
    <w:rsid w:val="00493BD8"/>
    <w:rsid w:val="004945EF"/>
    <w:rsid w:val="004948F4"/>
    <w:rsid w:val="004950DB"/>
    <w:rsid w:val="004951F3"/>
    <w:rsid w:val="0049529F"/>
    <w:rsid w:val="00495E14"/>
    <w:rsid w:val="00496C9D"/>
    <w:rsid w:val="00496D13"/>
    <w:rsid w:val="00496FEF"/>
    <w:rsid w:val="004974A4"/>
    <w:rsid w:val="0049767E"/>
    <w:rsid w:val="00497842"/>
    <w:rsid w:val="004A00BA"/>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460D"/>
    <w:rsid w:val="004B4DB0"/>
    <w:rsid w:val="004B5555"/>
    <w:rsid w:val="004B5BFF"/>
    <w:rsid w:val="004B5C13"/>
    <w:rsid w:val="004B6394"/>
    <w:rsid w:val="004B6994"/>
    <w:rsid w:val="004B6DF5"/>
    <w:rsid w:val="004B79EF"/>
    <w:rsid w:val="004B7AD6"/>
    <w:rsid w:val="004B7EF9"/>
    <w:rsid w:val="004B7FFE"/>
    <w:rsid w:val="004C0669"/>
    <w:rsid w:val="004C1118"/>
    <w:rsid w:val="004C2070"/>
    <w:rsid w:val="004C39FB"/>
    <w:rsid w:val="004C3FBB"/>
    <w:rsid w:val="004C4F7D"/>
    <w:rsid w:val="004C536C"/>
    <w:rsid w:val="004C6A05"/>
    <w:rsid w:val="004C6BE2"/>
    <w:rsid w:val="004C7912"/>
    <w:rsid w:val="004D03D9"/>
    <w:rsid w:val="004D079A"/>
    <w:rsid w:val="004D13A8"/>
    <w:rsid w:val="004D18A8"/>
    <w:rsid w:val="004D2B6A"/>
    <w:rsid w:val="004D351E"/>
    <w:rsid w:val="004D376B"/>
    <w:rsid w:val="004D421B"/>
    <w:rsid w:val="004D479B"/>
    <w:rsid w:val="004D48E8"/>
    <w:rsid w:val="004D502C"/>
    <w:rsid w:val="004D5A45"/>
    <w:rsid w:val="004D6174"/>
    <w:rsid w:val="004D70A7"/>
    <w:rsid w:val="004D75CA"/>
    <w:rsid w:val="004D7BBE"/>
    <w:rsid w:val="004D7F50"/>
    <w:rsid w:val="004E08FE"/>
    <w:rsid w:val="004E1EBB"/>
    <w:rsid w:val="004E227B"/>
    <w:rsid w:val="004E2709"/>
    <w:rsid w:val="004E2B15"/>
    <w:rsid w:val="004E2B9A"/>
    <w:rsid w:val="004E35A6"/>
    <w:rsid w:val="004E35D9"/>
    <w:rsid w:val="004E3840"/>
    <w:rsid w:val="004E49C3"/>
    <w:rsid w:val="004E5BF0"/>
    <w:rsid w:val="004E77B4"/>
    <w:rsid w:val="004E7B70"/>
    <w:rsid w:val="004F1760"/>
    <w:rsid w:val="004F298F"/>
    <w:rsid w:val="004F3066"/>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4827"/>
    <w:rsid w:val="005067A8"/>
    <w:rsid w:val="0050693D"/>
    <w:rsid w:val="00506FD7"/>
    <w:rsid w:val="00507A04"/>
    <w:rsid w:val="00507C53"/>
    <w:rsid w:val="005110E9"/>
    <w:rsid w:val="00511294"/>
    <w:rsid w:val="005112C7"/>
    <w:rsid w:val="005118CF"/>
    <w:rsid w:val="00512556"/>
    <w:rsid w:val="0051270D"/>
    <w:rsid w:val="00513814"/>
    <w:rsid w:val="005143CB"/>
    <w:rsid w:val="00514ED3"/>
    <w:rsid w:val="00515BED"/>
    <w:rsid w:val="00515E7E"/>
    <w:rsid w:val="00515F8B"/>
    <w:rsid w:val="00516BCD"/>
    <w:rsid w:val="00517318"/>
    <w:rsid w:val="00517652"/>
    <w:rsid w:val="00517C09"/>
    <w:rsid w:val="00521815"/>
    <w:rsid w:val="00521FBC"/>
    <w:rsid w:val="00522B5D"/>
    <w:rsid w:val="00522CFD"/>
    <w:rsid w:val="005241ED"/>
    <w:rsid w:val="00525155"/>
    <w:rsid w:val="0052566C"/>
    <w:rsid w:val="0052569D"/>
    <w:rsid w:val="005259EA"/>
    <w:rsid w:val="00526B9D"/>
    <w:rsid w:val="00527E31"/>
    <w:rsid w:val="00530D09"/>
    <w:rsid w:val="00530E70"/>
    <w:rsid w:val="00531453"/>
    <w:rsid w:val="00531C3E"/>
    <w:rsid w:val="005320AB"/>
    <w:rsid w:val="0053268D"/>
    <w:rsid w:val="0053298A"/>
    <w:rsid w:val="00533880"/>
    <w:rsid w:val="00533AAD"/>
    <w:rsid w:val="00533F70"/>
    <w:rsid w:val="00534DC1"/>
    <w:rsid w:val="0053565D"/>
    <w:rsid w:val="005363AA"/>
    <w:rsid w:val="005376A6"/>
    <w:rsid w:val="00537773"/>
    <w:rsid w:val="00537EC9"/>
    <w:rsid w:val="005417A2"/>
    <w:rsid w:val="00541826"/>
    <w:rsid w:val="00541D7A"/>
    <w:rsid w:val="005420A2"/>
    <w:rsid w:val="0054244F"/>
    <w:rsid w:val="0054286D"/>
    <w:rsid w:val="005431D4"/>
    <w:rsid w:val="005433BC"/>
    <w:rsid w:val="0054366C"/>
    <w:rsid w:val="00543CBB"/>
    <w:rsid w:val="00543EC5"/>
    <w:rsid w:val="00544B59"/>
    <w:rsid w:val="00544E9E"/>
    <w:rsid w:val="0054592B"/>
    <w:rsid w:val="005467E0"/>
    <w:rsid w:val="00547211"/>
    <w:rsid w:val="00547494"/>
    <w:rsid w:val="005475FA"/>
    <w:rsid w:val="00547C46"/>
    <w:rsid w:val="0055164E"/>
    <w:rsid w:val="00551650"/>
    <w:rsid w:val="005523AF"/>
    <w:rsid w:val="00552708"/>
    <w:rsid w:val="00554BEA"/>
    <w:rsid w:val="00554D2E"/>
    <w:rsid w:val="005554CF"/>
    <w:rsid w:val="00555C91"/>
    <w:rsid w:val="00555CD1"/>
    <w:rsid w:val="00555F25"/>
    <w:rsid w:val="00556062"/>
    <w:rsid w:val="00556411"/>
    <w:rsid w:val="005567CF"/>
    <w:rsid w:val="00557F12"/>
    <w:rsid w:val="00560167"/>
    <w:rsid w:val="00560568"/>
    <w:rsid w:val="0056252D"/>
    <w:rsid w:val="00562ABE"/>
    <w:rsid w:val="00562C7F"/>
    <w:rsid w:val="00563C6F"/>
    <w:rsid w:val="005700AC"/>
    <w:rsid w:val="005709F6"/>
    <w:rsid w:val="00570CB9"/>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15CD"/>
    <w:rsid w:val="005822DF"/>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6064"/>
    <w:rsid w:val="00596DDE"/>
    <w:rsid w:val="005973C3"/>
    <w:rsid w:val="00597963"/>
    <w:rsid w:val="00597D1E"/>
    <w:rsid w:val="005A03E7"/>
    <w:rsid w:val="005A192F"/>
    <w:rsid w:val="005A1F92"/>
    <w:rsid w:val="005A2219"/>
    <w:rsid w:val="005A25B7"/>
    <w:rsid w:val="005A380E"/>
    <w:rsid w:val="005A3FE0"/>
    <w:rsid w:val="005A64E8"/>
    <w:rsid w:val="005A6723"/>
    <w:rsid w:val="005A7104"/>
    <w:rsid w:val="005A76E5"/>
    <w:rsid w:val="005A7721"/>
    <w:rsid w:val="005A7BBC"/>
    <w:rsid w:val="005A7DB5"/>
    <w:rsid w:val="005B0F3D"/>
    <w:rsid w:val="005B153A"/>
    <w:rsid w:val="005B1FCA"/>
    <w:rsid w:val="005B291F"/>
    <w:rsid w:val="005B3088"/>
    <w:rsid w:val="005B327D"/>
    <w:rsid w:val="005B4433"/>
    <w:rsid w:val="005B45E3"/>
    <w:rsid w:val="005B484E"/>
    <w:rsid w:val="005B4F42"/>
    <w:rsid w:val="005B51E1"/>
    <w:rsid w:val="005B5B25"/>
    <w:rsid w:val="005B5EA8"/>
    <w:rsid w:val="005B6331"/>
    <w:rsid w:val="005C0694"/>
    <w:rsid w:val="005C0F73"/>
    <w:rsid w:val="005C1D8D"/>
    <w:rsid w:val="005C2987"/>
    <w:rsid w:val="005C3FAA"/>
    <w:rsid w:val="005C5423"/>
    <w:rsid w:val="005C71DA"/>
    <w:rsid w:val="005C77F9"/>
    <w:rsid w:val="005C7F67"/>
    <w:rsid w:val="005D0842"/>
    <w:rsid w:val="005D11E7"/>
    <w:rsid w:val="005D1C96"/>
    <w:rsid w:val="005D22A5"/>
    <w:rsid w:val="005D34AF"/>
    <w:rsid w:val="005D3B86"/>
    <w:rsid w:val="005D3C7A"/>
    <w:rsid w:val="005D3EC0"/>
    <w:rsid w:val="005D43A1"/>
    <w:rsid w:val="005D4638"/>
    <w:rsid w:val="005D55C0"/>
    <w:rsid w:val="005D5FB1"/>
    <w:rsid w:val="005D77E4"/>
    <w:rsid w:val="005E039D"/>
    <w:rsid w:val="005E0C9E"/>
    <w:rsid w:val="005E1CE2"/>
    <w:rsid w:val="005E1E1B"/>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6AB"/>
    <w:rsid w:val="005F71FF"/>
    <w:rsid w:val="005F7C86"/>
    <w:rsid w:val="00600970"/>
    <w:rsid w:val="00600B4C"/>
    <w:rsid w:val="00600BCD"/>
    <w:rsid w:val="0060139F"/>
    <w:rsid w:val="006037D6"/>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C56"/>
    <w:rsid w:val="00614E4A"/>
    <w:rsid w:val="00616376"/>
    <w:rsid w:val="00617468"/>
    <w:rsid w:val="0062064C"/>
    <w:rsid w:val="00621132"/>
    <w:rsid w:val="0062121A"/>
    <w:rsid w:val="00621415"/>
    <w:rsid w:val="006216CD"/>
    <w:rsid w:val="00622EEF"/>
    <w:rsid w:val="00623A30"/>
    <w:rsid w:val="006259D0"/>
    <w:rsid w:val="00625A40"/>
    <w:rsid w:val="00625CF9"/>
    <w:rsid w:val="00625F2D"/>
    <w:rsid w:val="0062642C"/>
    <w:rsid w:val="00626DE9"/>
    <w:rsid w:val="0062713A"/>
    <w:rsid w:val="006277E4"/>
    <w:rsid w:val="00627C65"/>
    <w:rsid w:val="00630072"/>
    <w:rsid w:val="006300C3"/>
    <w:rsid w:val="00630E5A"/>
    <w:rsid w:val="00630F82"/>
    <w:rsid w:val="00632064"/>
    <w:rsid w:val="00633545"/>
    <w:rsid w:val="00634D4D"/>
    <w:rsid w:val="006356FB"/>
    <w:rsid w:val="00635FE3"/>
    <w:rsid w:val="006365EE"/>
    <w:rsid w:val="00636855"/>
    <w:rsid w:val="006369EE"/>
    <w:rsid w:val="00637618"/>
    <w:rsid w:val="00637688"/>
    <w:rsid w:val="00637AEB"/>
    <w:rsid w:val="0064086E"/>
    <w:rsid w:val="00641869"/>
    <w:rsid w:val="0064268A"/>
    <w:rsid w:val="00642A63"/>
    <w:rsid w:val="00643310"/>
    <w:rsid w:val="0064343F"/>
    <w:rsid w:val="006444E3"/>
    <w:rsid w:val="006467D3"/>
    <w:rsid w:val="00647E57"/>
    <w:rsid w:val="006501F4"/>
    <w:rsid w:val="0065134E"/>
    <w:rsid w:val="00651508"/>
    <w:rsid w:val="00651FEE"/>
    <w:rsid w:val="006526E1"/>
    <w:rsid w:val="00652CA2"/>
    <w:rsid w:val="0065317C"/>
    <w:rsid w:val="00654EDD"/>
    <w:rsid w:val="006557E3"/>
    <w:rsid w:val="00655837"/>
    <w:rsid w:val="0065584E"/>
    <w:rsid w:val="00656481"/>
    <w:rsid w:val="0065680B"/>
    <w:rsid w:val="006575DB"/>
    <w:rsid w:val="00657751"/>
    <w:rsid w:val="00657DBD"/>
    <w:rsid w:val="0066010D"/>
    <w:rsid w:val="0066023C"/>
    <w:rsid w:val="00660977"/>
    <w:rsid w:val="00661165"/>
    <w:rsid w:val="00661BF1"/>
    <w:rsid w:val="00661D07"/>
    <w:rsid w:val="006648D7"/>
    <w:rsid w:val="00665D66"/>
    <w:rsid w:val="00667454"/>
    <w:rsid w:val="006676D2"/>
    <w:rsid w:val="00667B5E"/>
    <w:rsid w:val="00667D4C"/>
    <w:rsid w:val="006704ED"/>
    <w:rsid w:val="006707F2"/>
    <w:rsid w:val="00670805"/>
    <w:rsid w:val="00670CE2"/>
    <w:rsid w:val="0067117B"/>
    <w:rsid w:val="0067185F"/>
    <w:rsid w:val="0067189E"/>
    <w:rsid w:val="00672E07"/>
    <w:rsid w:val="006732A7"/>
    <w:rsid w:val="00673D6B"/>
    <w:rsid w:val="00674067"/>
    <w:rsid w:val="00674C2E"/>
    <w:rsid w:val="00675E40"/>
    <w:rsid w:val="00676B81"/>
    <w:rsid w:val="006773B1"/>
    <w:rsid w:val="0067748F"/>
    <w:rsid w:val="00677854"/>
    <w:rsid w:val="006778E6"/>
    <w:rsid w:val="00677B9C"/>
    <w:rsid w:val="006808B5"/>
    <w:rsid w:val="00681D31"/>
    <w:rsid w:val="0068243D"/>
    <w:rsid w:val="00682509"/>
    <w:rsid w:val="006826E7"/>
    <w:rsid w:val="006831A2"/>
    <w:rsid w:val="00683D5C"/>
    <w:rsid w:val="00683F85"/>
    <w:rsid w:val="00684C07"/>
    <w:rsid w:val="00685DF1"/>
    <w:rsid w:val="006871A7"/>
    <w:rsid w:val="0068760E"/>
    <w:rsid w:val="00693B61"/>
    <w:rsid w:val="00694467"/>
    <w:rsid w:val="00694582"/>
    <w:rsid w:val="0069463C"/>
    <w:rsid w:val="00694CE1"/>
    <w:rsid w:val="00694E03"/>
    <w:rsid w:val="00695302"/>
    <w:rsid w:val="006957C6"/>
    <w:rsid w:val="00695AB4"/>
    <w:rsid w:val="00695B72"/>
    <w:rsid w:val="006963FE"/>
    <w:rsid w:val="00696A4B"/>
    <w:rsid w:val="00697E1A"/>
    <w:rsid w:val="006A0059"/>
    <w:rsid w:val="006A00A8"/>
    <w:rsid w:val="006A053F"/>
    <w:rsid w:val="006A0550"/>
    <w:rsid w:val="006A0769"/>
    <w:rsid w:val="006A254A"/>
    <w:rsid w:val="006A29F9"/>
    <w:rsid w:val="006A372D"/>
    <w:rsid w:val="006A3815"/>
    <w:rsid w:val="006A4314"/>
    <w:rsid w:val="006A4937"/>
    <w:rsid w:val="006A499D"/>
    <w:rsid w:val="006A4EF7"/>
    <w:rsid w:val="006A5435"/>
    <w:rsid w:val="006A5AB5"/>
    <w:rsid w:val="006A5D0F"/>
    <w:rsid w:val="006A66BD"/>
    <w:rsid w:val="006B047E"/>
    <w:rsid w:val="006B0FB1"/>
    <w:rsid w:val="006B1041"/>
    <w:rsid w:val="006B1498"/>
    <w:rsid w:val="006B326D"/>
    <w:rsid w:val="006B344C"/>
    <w:rsid w:val="006B3990"/>
    <w:rsid w:val="006B4548"/>
    <w:rsid w:val="006B4B21"/>
    <w:rsid w:val="006B4F8D"/>
    <w:rsid w:val="006B4FEF"/>
    <w:rsid w:val="006B59F2"/>
    <w:rsid w:val="006B5C54"/>
    <w:rsid w:val="006B5E6F"/>
    <w:rsid w:val="006B607B"/>
    <w:rsid w:val="006B60D1"/>
    <w:rsid w:val="006B7247"/>
    <w:rsid w:val="006B728E"/>
    <w:rsid w:val="006C0A04"/>
    <w:rsid w:val="006C0BB5"/>
    <w:rsid w:val="006C205E"/>
    <w:rsid w:val="006C2B0E"/>
    <w:rsid w:val="006C3044"/>
    <w:rsid w:val="006C326E"/>
    <w:rsid w:val="006C40FE"/>
    <w:rsid w:val="006C4CBA"/>
    <w:rsid w:val="006C5019"/>
    <w:rsid w:val="006C5309"/>
    <w:rsid w:val="006C5819"/>
    <w:rsid w:val="006C625E"/>
    <w:rsid w:val="006C6767"/>
    <w:rsid w:val="006C70B2"/>
    <w:rsid w:val="006C7844"/>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F1"/>
    <w:rsid w:val="006D4F8F"/>
    <w:rsid w:val="006D5429"/>
    <w:rsid w:val="006D59F0"/>
    <w:rsid w:val="006D5AAE"/>
    <w:rsid w:val="006D6284"/>
    <w:rsid w:val="006D7376"/>
    <w:rsid w:val="006D75D4"/>
    <w:rsid w:val="006D77E0"/>
    <w:rsid w:val="006E01C4"/>
    <w:rsid w:val="006E044C"/>
    <w:rsid w:val="006E0B24"/>
    <w:rsid w:val="006E1558"/>
    <w:rsid w:val="006E1B89"/>
    <w:rsid w:val="006E3483"/>
    <w:rsid w:val="006E37EC"/>
    <w:rsid w:val="006E4151"/>
    <w:rsid w:val="006E4D88"/>
    <w:rsid w:val="006E4F38"/>
    <w:rsid w:val="006E5A5F"/>
    <w:rsid w:val="006E5D3A"/>
    <w:rsid w:val="006E7371"/>
    <w:rsid w:val="006E7CD8"/>
    <w:rsid w:val="006F0897"/>
    <w:rsid w:val="006F0DC5"/>
    <w:rsid w:val="006F158C"/>
    <w:rsid w:val="006F17C6"/>
    <w:rsid w:val="006F339B"/>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3E28"/>
    <w:rsid w:val="00716A42"/>
    <w:rsid w:val="00717002"/>
    <w:rsid w:val="00717FD8"/>
    <w:rsid w:val="007204EA"/>
    <w:rsid w:val="00720C4E"/>
    <w:rsid w:val="007213EE"/>
    <w:rsid w:val="00721AA0"/>
    <w:rsid w:val="00722272"/>
    <w:rsid w:val="00722409"/>
    <w:rsid w:val="007227E1"/>
    <w:rsid w:val="00722E30"/>
    <w:rsid w:val="00727A6A"/>
    <w:rsid w:val="00727AD5"/>
    <w:rsid w:val="00727F7C"/>
    <w:rsid w:val="00730498"/>
    <w:rsid w:val="00731497"/>
    <w:rsid w:val="00731CC1"/>
    <w:rsid w:val="00731FE6"/>
    <w:rsid w:val="007322E8"/>
    <w:rsid w:val="00732460"/>
    <w:rsid w:val="0073265E"/>
    <w:rsid w:val="00732A08"/>
    <w:rsid w:val="00732F19"/>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50E33"/>
    <w:rsid w:val="007511CC"/>
    <w:rsid w:val="00751BC3"/>
    <w:rsid w:val="00751C9F"/>
    <w:rsid w:val="0075229B"/>
    <w:rsid w:val="00752BC5"/>
    <w:rsid w:val="00752E18"/>
    <w:rsid w:val="00753D8E"/>
    <w:rsid w:val="00754BC8"/>
    <w:rsid w:val="007558DF"/>
    <w:rsid w:val="00755B0C"/>
    <w:rsid w:val="00755C04"/>
    <w:rsid w:val="00755E12"/>
    <w:rsid w:val="007562B1"/>
    <w:rsid w:val="0075668E"/>
    <w:rsid w:val="00756DFB"/>
    <w:rsid w:val="00757241"/>
    <w:rsid w:val="007609AD"/>
    <w:rsid w:val="0076259D"/>
    <w:rsid w:val="007625B0"/>
    <w:rsid w:val="00762D83"/>
    <w:rsid w:val="007631B1"/>
    <w:rsid w:val="0076348A"/>
    <w:rsid w:val="00763A2A"/>
    <w:rsid w:val="007644EE"/>
    <w:rsid w:val="00764E13"/>
    <w:rsid w:val="0076779B"/>
    <w:rsid w:val="007704D4"/>
    <w:rsid w:val="007709ED"/>
    <w:rsid w:val="00770B5B"/>
    <w:rsid w:val="00774945"/>
    <w:rsid w:val="007758C0"/>
    <w:rsid w:val="007769D9"/>
    <w:rsid w:val="00776BCF"/>
    <w:rsid w:val="00780084"/>
    <w:rsid w:val="00781203"/>
    <w:rsid w:val="00781826"/>
    <w:rsid w:val="007826F4"/>
    <w:rsid w:val="0078271B"/>
    <w:rsid w:val="00782949"/>
    <w:rsid w:val="00783D43"/>
    <w:rsid w:val="007844FC"/>
    <w:rsid w:val="007856D0"/>
    <w:rsid w:val="00786213"/>
    <w:rsid w:val="00786526"/>
    <w:rsid w:val="00791035"/>
    <w:rsid w:val="00791412"/>
    <w:rsid w:val="00792893"/>
    <w:rsid w:val="00792A20"/>
    <w:rsid w:val="0079356F"/>
    <w:rsid w:val="0079381A"/>
    <w:rsid w:val="007944FD"/>
    <w:rsid w:val="00796424"/>
    <w:rsid w:val="0079747E"/>
    <w:rsid w:val="0079748B"/>
    <w:rsid w:val="00797CAA"/>
    <w:rsid w:val="00797D74"/>
    <w:rsid w:val="007A0622"/>
    <w:rsid w:val="007A0A61"/>
    <w:rsid w:val="007A164B"/>
    <w:rsid w:val="007A1DE5"/>
    <w:rsid w:val="007A210E"/>
    <w:rsid w:val="007A38A2"/>
    <w:rsid w:val="007A3F7A"/>
    <w:rsid w:val="007A4EEB"/>
    <w:rsid w:val="007A587B"/>
    <w:rsid w:val="007A6367"/>
    <w:rsid w:val="007A66D5"/>
    <w:rsid w:val="007A71AD"/>
    <w:rsid w:val="007A7367"/>
    <w:rsid w:val="007A7FD6"/>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2362"/>
    <w:rsid w:val="007C2D9D"/>
    <w:rsid w:val="007C2F11"/>
    <w:rsid w:val="007C31AF"/>
    <w:rsid w:val="007C3D2F"/>
    <w:rsid w:val="007C3EBA"/>
    <w:rsid w:val="007C40B4"/>
    <w:rsid w:val="007C59C1"/>
    <w:rsid w:val="007C5CD3"/>
    <w:rsid w:val="007C5EA2"/>
    <w:rsid w:val="007C63F5"/>
    <w:rsid w:val="007C6E02"/>
    <w:rsid w:val="007D0981"/>
    <w:rsid w:val="007D242B"/>
    <w:rsid w:val="007D2804"/>
    <w:rsid w:val="007D37C4"/>
    <w:rsid w:val="007D4D8F"/>
    <w:rsid w:val="007D5EBB"/>
    <w:rsid w:val="007D693A"/>
    <w:rsid w:val="007E0A79"/>
    <w:rsid w:val="007E16D5"/>
    <w:rsid w:val="007E1FDD"/>
    <w:rsid w:val="007E3700"/>
    <w:rsid w:val="007E39C5"/>
    <w:rsid w:val="007E46CE"/>
    <w:rsid w:val="007E4855"/>
    <w:rsid w:val="007E4A94"/>
    <w:rsid w:val="007E5117"/>
    <w:rsid w:val="007E5755"/>
    <w:rsid w:val="007E5956"/>
    <w:rsid w:val="007E5BFE"/>
    <w:rsid w:val="007E5DF0"/>
    <w:rsid w:val="007E606D"/>
    <w:rsid w:val="007E6487"/>
    <w:rsid w:val="007E657B"/>
    <w:rsid w:val="007E71EF"/>
    <w:rsid w:val="007F0227"/>
    <w:rsid w:val="007F06C5"/>
    <w:rsid w:val="007F0B9F"/>
    <w:rsid w:val="007F0DC4"/>
    <w:rsid w:val="007F1212"/>
    <w:rsid w:val="007F1744"/>
    <w:rsid w:val="007F38F6"/>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6C1"/>
    <w:rsid w:val="00815F75"/>
    <w:rsid w:val="008162FF"/>
    <w:rsid w:val="00816372"/>
    <w:rsid w:val="008164E1"/>
    <w:rsid w:val="00816FF5"/>
    <w:rsid w:val="00820809"/>
    <w:rsid w:val="008209F9"/>
    <w:rsid w:val="00820F51"/>
    <w:rsid w:val="008214FA"/>
    <w:rsid w:val="00823AAD"/>
    <w:rsid w:val="00824D8E"/>
    <w:rsid w:val="008273F6"/>
    <w:rsid w:val="00832CD6"/>
    <w:rsid w:val="00833321"/>
    <w:rsid w:val="0083352D"/>
    <w:rsid w:val="0083362A"/>
    <w:rsid w:val="00833F78"/>
    <w:rsid w:val="00834140"/>
    <w:rsid w:val="008344B8"/>
    <w:rsid w:val="0083491E"/>
    <w:rsid w:val="00834991"/>
    <w:rsid w:val="0083549F"/>
    <w:rsid w:val="008357F8"/>
    <w:rsid w:val="00835B2D"/>
    <w:rsid w:val="00836466"/>
    <w:rsid w:val="0084058E"/>
    <w:rsid w:val="0084080F"/>
    <w:rsid w:val="00840A61"/>
    <w:rsid w:val="008411AF"/>
    <w:rsid w:val="00841616"/>
    <w:rsid w:val="0084226A"/>
    <w:rsid w:val="00842C19"/>
    <w:rsid w:val="00842FE6"/>
    <w:rsid w:val="00843E02"/>
    <w:rsid w:val="0084420D"/>
    <w:rsid w:val="008449CD"/>
    <w:rsid w:val="00844D0B"/>
    <w:rsid w:val="00844EA1"/>
    <w:rsid w:val="008466B3"/>
    <w:rsid w:val="008507FE"/>
    <w:rsid w:val="00851520"/>
    <w:rsid w:val="00851527"/>
    <w:rsid w:val="008517CC"/>
    <w:rsid w:val="00851C7F"/>
    <w:rsid w:val="00852067"/>
    <w:rsid w:val="00852F3C"/>
    <w:rsid w:val="00853074"/>
    <w:rsid w:val="008534EF"/>
    <w:rsid w:val="0085365E"/>
    <w:rsid w:val="00854B58"/>
    <w:rsid w:val="00855BF6"/>
    <w:rsid w:val="00856409"/>
    <w:rsid w:val="00856705"/>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4CFF"/>
    <w:rsid w:val="00864FB3"/>
    <w:rsid w:val="00865302"/>
    <w:rsid w:val="008653FB"/>
    <w:rsid w:val="008669C9"/>
    <w:rsid w:val="00866A8A"/>
    <w:rsid w:val="00867143"/>
    <w:rsid w:val="008673F3"/>
    <w:rsid w:val="00867A9C"/>
    <w:rsid w:val="008700C0"/>
    <w:rsid w:val="00871929"/>
    <w:rsid w:val="00871D5D"/>
    <w:rsid w:val="0087233A"/>
    <w:rsid w:val="00872DA2"/>
    <w:rsid w:val="008735B4"/>
    <w:rsid w:val="00873E61"/>
    <w:rsid w:val="008749FE"/>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D43"/>
    <w:rsid w:val="00883EE0"/>
    <w:rsid w:val="00883F58"/>
    <w:rsid w:val="00885FAD"/>
    <w:rsid w:val="0088667D"/>
    <w:rsid w:val="008870B9"/>
    <w:rsid w:val="00890C97"/>
    <w:rsid w:val="0089200C"/>
    <w:rsid w:val="00892062"/>
    <w:rsid w:val="008924CD"/>
    <w:rsid w:val="008944FD"/>
    <w:rsid w:val="00894C01"/>
    <w:rsid w:val="00895BFF"/>
    <w:rsid w:val="00897090"/>
    <w:rsid w:val="008971B6"/>
    <w:rsid w:val="00897439"/>
    <w:rsid w:val="0089749F"/>
    <w:rsid w:val="00897AAA"/>
    <w:rsid w:val="008A0103"/>
    <w:rsid w:val="008A0810"/>
    <w:rsid w:val="008A0E21"/>
    <w:rsid w:val="008A1318"/>
    <w:rsid w:val="008A1793"/>
    <w:rsid w:val="008A2062"/>
    <w:rsid w:val="008A3EF6"/>
    <w:rsid w:val="008A42CE"/>
    <w:rsid w:val="008A478F"/>
    <w:rsid w:val="008A59C1"/>
    <w:rsid w:val="008A5A9F"/>
    <w:rsid w:val="008A5B30"/>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B2E"/>
    <w:rsid w:val="008B4D87"/>
    <w:rsid w:val="008B53D7"/>
    <w:rsid w:val="008B6173"/>
    <w:rsid w:val="008B623F"/>
    <w:rsid w:val="008B658B"/>
    <w:rsid w:val="008B6D1F"/>
    <w:rsid w:val="008C0E45"/>
    <w:rsid w:val="008C0FC8"/>
    <w:rsid w:val="008C1462"/>
    <w:rsid w:val="008C149C"/>
    <w:rsid w:val="008C1A2B"/>
    <w:rsid w:val="008C209C"/>
    <w:rsid w:val="008C20CE"/>
    <w:rsid w:val="008C2A32"/>
    <w:rsid w:val="008C2D8B"/>
    <w:rsid w:val="008C311C"/>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2112"/>
    <w:rsid w:val="008D289C"/>
    <w:rsid w:val="008D2D33"/>
    <w:rsid w:val="008D2DE7"/>
    <w:rsid w:val="008D339B"/>
    <w:rsid w:val="008D42E4"/>
    <w:rsid w:val="008D5F6B"/>
    <w:rsid w:val="008D6741"/>
    <w:rsid w:val="008D6956"/>
    <w:rsid w:val="008D70A3"/>
    <w:rsid w:val="008D75F2"/>
    <w:rsid w:val="008D7FC8"/>
    <w:rsid w:val="008E0EAF"/>
    <w:rsid w:val="008E1693"/>
    <w:rsid w:val="008E1992"/>
    <w:rsid w:val="008E2DBE"/>
    <w:rsid w:val="008E35DC"/>
    <w:rsid w:val="008E4282"/>
    <w:rsid w:val="008E54C5"/>
    <w:rsid w:val="008E58E0"/>
    <w:rsid w:val="008E5A80"/>
    <w:rsid w:val="008E6F5B"/>
    <w:rsid w:val="008E711B"/>
    <w:rsid w:val="008E758F"/>
    <w:rsid w:val="008E7BDD"/>
    <w:rsid w:val="008F0181"/>
    <w:rsid w:val="008F03C0"/>
    <w:rsid w:val="008F0976"/>
    <w:rsid w:val="008F0E91"/>
    <w:rsid w:val="008F1EA8"/>
    <w:rsid w:val="008F26DA"/>
    <w:rsid w:val="008F3198"/>
    <w:rsid w:val="008F76CA"/>
    <w:rsid w:val="0090033B"/>
    <w:rsid w:val="009006FB"/>
    <w:rsid w:val="009008D9"/>
    <w:rsid w:val="009019B8"/>
    <w:rsid w:val="00901B72"/>
    <w:rsid w:val="00901E22"/>
    <w:rsid w:val="0090209F"/>
    <w:rsid w:val="009025CD"/>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E16"/>
    <w:rsid w:val="00912AE3"/>
    <w:rsid w:val="00912DE4"/>
    <w:rsid w:val="009137E5"/>
    <w:rsid w:val="00913D77"/>
    <w:rsid w:val="00914180"/>
    <w:rsid w:val="009145F5"/>
    <w:rsid w:val="00915398"/>
    <w:rsid w:val="009154B1"/>
    <w:rsid w:val="00915654"/>
    <w:rsid w:val="0091706F"/>
    <w:rsid w:val="009178EE"/>
    <w:rsid w:val="00917975"/>
    <w:rsid w:val="00917DAF"/>
    <w:rsid w:val="009200CB"/>
    <w:rsid w:val="00920964"/>
    <w:rsid w:val="00920E0A"/>
    <w:rsid w:val="00920FFF"/>
    <w:rsid w:val="00922327"/>
    <w:rsid w:val="0092420A"/>
    <w:rsid w:val="00925DD0"/>
    <w:rsid w:val="00926329"/>
    <w:rsid w:val="00926891"/>
    <w:rsid w:val="00926D00"/>
    <w:rsid w:val="009272B5"/>
    <w:rsid w:val="00930C7F"/>
    <w:rsid w:val="00930D31"/>
    <w:rsid w:val="00930E00"/>
    <w:rsid w:val="00931677"/>
    <w:rsid w:val="00932453"/>
    <w:rsid w:val="00933858"/>
    <w:rsid w:val="009338CE"/>
    <w:rsid w:val="009339F7"/>
    <w:rsid w:val="0093488E"/>
    <w:rsid w:val="00935D2B"/>
    <w:rsid w:val="009367D1"/>
    <w:rsid w:val="009368ED"/>
    <w:rsid w:val="00936D86"/>
    <w:rsid w:val="009379A0"/>
    <w:rsid w:val="00937AEA"/>
    <w:rsid w:val="00937CB2"/>
    <w:rsid w:val="00940687"/>
    <w:rsid w:val="009416D5"/>
    <w:rsid w:val="009417C3"/>
    <w:rsid w:val="0094203D"/>
    <w:rsid w:val="00942101"/>
    <w:rsid w:val="00943299"/>
    <w:rsid w:val="009432D2"/>
    <w:rsid w:val="009433F5"/>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4460"/>
    <w:rsid w:val="00964B89"/>
    <w:rsid w:val="00965481"/>
    <w:rsid w:val="00966A1C"/>
    <w:rsid w:val="0097078E"/>
    <w:rsid w:val="00970931"/>
    <w:rsid w:val="00970E7D"/>
    <w:rsid w:val="00971178"/>
    <w:rsid w:val="00971540"/>
    <w:rsid w:val="00971612"/>
    <w:rsid w:val="00971770"/>
    <w:rsid w:val="00971964"/>
    <w:rsid w:val="009733A3"/>
    <w:rsid w:val="00974583"/>
    <w:rsid w:val="009747B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E65"/>
    <w:rsid w:val="0099182F"/>
    <w:rsid w:val="00991AA3"/>
    <w:rsid w:val="00991C2B"/>
    <w:rsid w:val="00991FFF"/>
    <w:rsid w:val="009929CF"/>
    <w:rsid w:val="00993B99"/>
    <w:rsid w:val="00994742"/>
    <w:rsid w:val="00994E56"/>
    <w:rsid w:val="00996357"/>
    <w:rsid w:val="00996CE9"/>
    <w:rsid w:val="00997AAA"/>
    <w:rsid w:val="00997E9E"/>
    <w:rsid w:val="009A00EB"/>
    <w:rsid w:val="009A036A"/>
    <w:rsid w:val="009A0E92"/>
    <w:rsid w:val="009A1C75"/>
    <w:rsid w:val="009A57EE"/>
    <w:rsid w:val="009A63EF"/>
    <w:rsid w:val="009A6459"/>
    <w:rsid w:val="009A7A3B"/>
    <w:rsid w:val="009B011D"/>
    <w:rsid w:val="009B07BA"/>
    <w:rsid w:val="009B0BC1"/>
    <w:rsid w:val="009B0E1E"/>
    <w:rsid w:val="009B17A4"/>
    <w:rsid w:val="009B1914"/>
    <w:rsid w:val="009B1EDA"/>
    <w:rsid w:val="009B3C63"/>
    <w:rsid w:val="009B44AC"/>
    <w:rsid w:val="009B4F11"/>
    <w:rsid w:val="009B5341"/>
    <w:rsid w:val="009B5913"/>
    <w:rsid w:val="009B6A6B"/>
    <w:rsid w:val="009C02AF"/>
    <w:rsid w:val="009C1503"/>
    <w:rsid w:val="009C1D6C"/>
    <w:rsid w:val="009C37C0"/>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A76"/>
    <w:rsid w:val="009D43C3"/>
    <w:rsid w:val="009D711C"/>
    <w:rsid w:val="009D71D8"/>
    <w:rsid w:val="009E15A4"/>
    <w:rsid w:val="009E1D70"/>
    <w:rsid w:val="009E2748"/>
    <w:rsid w:val="009E2FCE"/>
    <w:rsid w:val="009E3A33"/>
    <w:rsid w:val="009E4AEB"/>
    <w:rsid w:val="009E5AAF"/>
    <w:rsid w:val="009E5D16"/>
    <w:rsid w:val="009E6048"/>
    <w:rsid w:val="009E7E31"/>
    <w:rsid w:val="009E7F75"/>
    <w:rsid w:val="009F04F3"/>
    <w:rsid w:val="009F0E1D"/>
    <w:rsid w:val="009F0ED4"/>
    <w:rsid w:val="009F1318"/>
    <w:rsid w:val="009F1538"/>
    <w:rsid w:val="009F2F2C"/>
    <w:rsid w:val="009F383D"/>
    <w:rsid w:val="009F3DAA"/>
    <w:rsid w:val="009F3F3F"/>
    <w:rsid w:val="009F4AD0"/>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1028D"/>
    <w:rsid w:val="00A107AE"/>
    <w:rsid w:val="00A11F9E"/>
    <w:rsid w:val="00A1518A"/>
    <w:rsid w:val="00A152C4"/>
    <w:rsid w:val="00A15C4F"/>
    <w:rsid w:val="00A15F52"/>
    <w:rsid w:val="00A1657F"/>
    <w:rsid w:val="00A1668F"/>
    <w:rsid w:val="00A169A6"/>
    <w:rsid w:val="00A17B3F"/>
    <w:rsid w:val="00A2097F"/>
    <w:rsid w:val="00A20B4D"/>
    <w:rsid w:val="00A20FB1"/>
    <w:rsid w:val="00A2126D"/>
    <w:rsid w:val="00A2179B"/>
    <w:rsid w:val="00A22700"/>
    <w:rsid w:val="00A22A67"/>
    <w:rsid w:val="00A23973"/>
    <w:rsid w:val="00A23A9D"/>
    <w:rsid w:val="00A24080"/>
    <w:rsid w:val="00A2492F"/>
    <w:rsid w:val="00A24C86"/>
    <w:rsid w:val="00A24CAB"/>
    <w:rsid w:val="00A24E48"/>
    <w:rsid w:val="00A258A9"/>
    <w:rsid w:val="00A26496"/>
    <w:rsid w:val="00A2706D"/>
    <w:rsid w:val="00A30017"/>
    <w:rsid w:val="00A30525"/>
    <w:rsid w:val="00A305C2"/>
    <w:rsid w:val="00A31DF5"/>
    <w:rsid w:val="00A32C93"/>
    <w:rsid w:val="00A3366C"/>
    <w:rsid w:val="00A338DB"/>
    <w:rsid w:val="00A33F02"/>
    <w:rsid w:val="00A34113"/>
    <w:rsid w:val="00A35597"/>
    <w:rsid w:val="00A3652E"/>
    <w:rsid w:val="00A37195"/>
    <w:rsid w:val="00A3792C"/>
    <w:rsid w:val="00A37CD4"/>
    <w:rsid w:val="00A402A7"/>
    <w:rsid w:val="00A406D5"/>
    <w:rsid w:val="00A40D5A"/>
    <w:rsid w:val="00A416BB"/>
    <w:rsid w:val="00A41B74"/>
    <w:rsid w:val="00A41CFD"/>
    <w:rsid w:val="00A42907"/>
    <w:rsid w:val="00A45CA5"/>
    <w:rsid w:val="00A45DD1"/>
    <w:rsid w:val="00A47AF1"/>
    <w:rsid w:val="00A50434"/>
    <w:rsid w:val="00A50F21"/>
    <w:rsid w:val="00A51E74"/>
    <w:rsid w:val="00A52249"/>
    <w:rsid w:val="00A52478"/>
    <w:rsid w:val="00A54AE9"/>
    <w:rsid w:val="00A54B9F"/>
    <w:rsid w:val="00A553B1"/>
    <w:rsid w:val="00A557BC"/>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BA7"/>
    <w:rsid w:val="00A67EAF"/>
    <w:rsid w:val="00A70871"/>
    <w:rsid w:val="00A70B4C"/>
    <w:rsid w:val="00A70D28"/>
    <w:rsid w:val="00A70E0A"/>
    <w:rsid w:val="00A71A0C"/>
    <w:rsid w:val="00A71FEE"/>
    <w:rsid w:val="00A72C1C"/>
    <w:rsid w:val="00A72C34"/>
    <w:rsid w:val="00A72FAD"/>
    <w:rsid w:val="00A7326C"/>
    <w:rsid w:val="00A7422C"/>
    <w:rsid w:val="00A74764"/>
    <w:rsid w:val="00A75628"/>
    <w:rsid w:val="00A75EB9"/>
    <w:rsid w:val="00A7708A"/>
    <w:rsid w:val="00A777B8"/>
    <w:rsid w:val="00A77E81"/>
    <w:rsid w:val="00A80A6E"/>
    <w:rsid w:val="00A80CA6"/>
    <w:rsid w:val="00A81A77"/>
    <w:rsid w:val="00A81BC2"/>
    <w:rsid w:val="00A8202A"/>
    <w:rsid w:val="00A82416"/>
    <w:rsid w:val="00A82B62"/>
    <w:rsid w:val="00A82D99"/>
    <w:rsid w:val="00A84A98"/>
    <w:rsid w:val="00A84BD5"/>
    <w:rsid w:val="00A8581F"/>
    <w:rsid w:val="00A85C8F"/>
    <w:rsid w:val="00A86AE5"/>
    <w:rsid w:val="00A86BA8"/>
    <w:rsid w:val="00A86C6C"/>
    <w:rsid w:val="00A86FE0"/>
    <w:rsid w:val="00A873A5"/>
    <w:rsid w:val="00A874AB"/>
    <w:rsid w:val="00A87948"/>
    <w:rsid w:val="00A907CA"/>
    <w:rsid w:val="00A907CF"/>
    <w:rsid w:val="00A908BB"/>
    <w:rsid w:val="00A909F9"/>
    <w:rsid w:val="00A92200"/>
    <w:rsid w:val="00A9267E"/>
    <w:rsid w:val="00A92E8C"/>
    <w:rsid w:val="00A9358A"/>
    <w:rsid w:val="00A93679"/>
    <w:rsid w:val="00A937A5"/>
    <w:rsid w:val="00A937D7"/>
    <w:rsid w:val="00A93D92"/>
    <w:rsid w:val="00A94D74"/>
    <w:rsid w:val="00A95602"/>
    <w:rsid w:val="00A95B8F"/>
    <w:rsid w:val="00A96365"/>
    <w:rsid w:val="00A966E9"/>
    <w:rsid w:val="00A96A23"/>
    <w:rsid w:val="00A971E6"/>
    <w:rsid w:val="00A975CC"/>
    <w:rsid w:val="00A97DBE"/>
    <w:rsid w:val="00AA10A4"/>
    <w:rsid w:val="00AA13F8"/>
    <w:rsid w:val="00AA2518"/>
    <w:rsid w:val="00AA295A"/>
    <w:rsid w:val="00AA3504"/>
    <w:rsid w:val="00AA392F"/>
    <w:rsid w:val="00AA3C3C"/>
    <w:rsid w:val="00AA4361"/>
    <w:rsid w:val="00AA5CD3"/>
    <w:rsid w:val="00AA64B4"/>
    <w:rsid w:val="00AA6867"/>
    <w:rsid w:val="00AB0481"/>
    <w:rsid w:val="00AB052E"/>
    <w:rsid w:val="00AB0641"/>
    <w:rsid w:val="00AB0AD2"/>
    <w:rsid w:val="00AB11BE"/>
    <w:rsid w:val="00AB1216"/>
    <w:rsid w:val="00AB1454"/>
    <w:rsid w:val="00AB14D7"/>
    <w:rsid w:val="00AB1E86"/>
    <w:rsid w:val="00AB314A"/>
    <w:rsid w:val="00AB485F"/>
    <w:rsid w:val="00AB57E7"/>
    <w:rsid w:val="00AB5816"/>
    <w:rsid w:val="00AB5A2F"/>
    <w:rsid w:val="00AB63BD"/>
    <w:rsid w:val="00AB6B45"/>
    <w:rsid w:val="00AB7C53"/>
    <w:rsid w:val="00AB7E27"/>
    <w:rsid w:val="00AB7EFC"/>
    <w:rsid w:val="00AC068B"/>
    <w:rsid w:val="00AC12A8"/>
    <w:rsid w:val="00AC250A"/>
    <w:rsid w:val="00AC2CA9"/>
    <w:rsid w:val="00AC3159"/>
    <w:rsid w:val="00AC35D2"/>
    <w:rsid w:val="00AC364B"/>
    <w:rsid w:val="00AC5086"/>
    <w:rsid w:val="00AC5EB5"/>
    <w:rsid w:val="00AC6029"/>
    <w:rsid w:val="00AC60D2"/>
    <w:rsid w:val="00AC6BBE"/>
    <w:rsid w:val="00AC6EAA"/>
    <w:rsid w:val="00AC7005"/>
    <w:rsid w:val="00AC7B5E"/>
    <w:rsid w:val="00AD0223"/>
    <w:rsid w:val="00AD0D7A"/>
    <w:rsid w:val="00AD3136"/>
    <w:rsid w:val="00AD33CE"/>
    <w:rsid w:val="00AD3C46"/>
    <w:rsid w:val="00AD3D0E"/>
    <w:rsid w:val="00AD593C"/>
    <w:rsid w:val="00AD5D3A"/>
    <w:rsid w:val="00AD64CE"/>
    <w:rsid w:val="00AD701C"/>
    <w:rsid w:val="00AE0458"/>
    <w:rsid w:val="00AE0B44"/>
    <w:rsid w:val="00AE0D8F"/>
    <w:rsid w:val="00AE0FB6"/>
    <w:rsid w:val="00AE2923"/>
    <w:rsid w:val="00AE45C5"/>
    <w:rsid w:val="00AE4A15"/>
    <w:rsid w:val="00AE4B2D"/>
    <w:rsid w:val="00AE5BEF"/>
    <w:rsid w:val="00AE6A91"/>
    <w:rsid w:val="00AE6F85"/>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6EE"/>
    <w:rsid w:val="00AF6C02"/>
    <w:rsid w:val="00AF7CD7"/>
    <w:rsid w:val="00B000F3"/>
    <w:rsid w:val="00B010C3"/>
    <w:rsid w:val="00B01301"/>
    <w:rsid w:val="00B0274A"/>
    <w:rsid w:val="00B02C7D"/>
    <w:rsid w:val="00B02F43"/>
    <w:rsid w:val="00B03C61"/>
    <w:rsid w:val="00B0402D"/>
    <w:rsid w:val="00B0452B"/>
    <w:rsid w:val="00B045B7"/>
    <w:rsid w:val="00B049E2"/>
    <w:rsid w:val="00B04B61"/>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34E6"/>
    <w:rsid w:val="00B14B4C"/>
    <w:rsid w:val="00B14FA1"/>
    <w:rsid w:val="00B154A5"/>
    <w:rsid w:val="00B1683A"/>
    <w:rsid w:val="00B176D6"/>
    <w:rsid w:val="00B2105C"/>
    <w:rsid w:val="00B2120E"/>
    <w:rsid w:val="00B2137B"/>
    <w:rsid w:val="00B219DB"/>
    <w:rsid w:val="00B225B1"/>
    <w:rsid w:val="00B22790"/>
    <w:rsid w:val="00B22C3B"/>
    <w:rsid w:val="00B231AD"/>
    <w:rsid w:val="00B23400"/>
    <w:rsid w:val="00B234E2"/>
    <w:rsid w:val="00B238F3"/>
    <w:rsid w:val="00B23CD4"/>
    <w:rsid w:val="00B24B48"/>
    <w:rsid w:val="00B24D6C"/>
    <w:rsid w:val="00B24E8E"/>
    <w:rsid w:val="00B2552F"/>
    <w:rsid w:val="00B26176"/>
    <w:rsid w:val="00B31060"/>
    <w:rsid w:val="00B31A07"/>
    <w:rsid w:val="00B3297A"/>
    <w:rsid w:val="00B32F84"/>
    <w:rsid w:val="00B3303C"/>
    <w:rsid w:val="00B33FED"/>
    <w:rsid w:val="00B347DE"/>
    <w:rsid w:val="00B35373"/>
    <w:rsid w:val="00B360D9"/>
    <w:rsid w:val="00B36424"/>
    <w:rsid w:val="00B365E7"/>
    <w:rsid w:val="00B377AC"/>
    <w:rsid w:val="00B37943"/>
    <w:rsid w:val="00B37B41"/>
    <w:rsid w:val="00B40075"/>
    <w:rsid w:val="00B4020D"/>
    <w:rsid w:val="00B41491"/>
    <w:rsid w:val="00B42365"/>
    <w:rsid w:val="00B42F9C"/>
    <w:rsid w:val="00B432F3"/>
    <w:rsid w:val="00B43FDF"/>
    <w:rsid w:val="00B44691"/>
    <w:rsid w:val="00B44B60"/>
    <w:rsid w:val="00B45C0C"/>
    <w:rsid w:val="00B46654"/>
    <w:rsid w:val="00B47720"/>
    <w:rsid w:val="00B501DC"/>
    <w:rsid w:val="00B50491"/>
    <w:rsid w:val="00B522BD"/>
    <w:rsid w:val="00B52A68"/>
    <w:rsid w:val="00B53B26"/>
    <w:rsid w:val="00B53DA1"/>
    <w:rsid w:val="00B53F6E"/>
    <w:rsid w:val="00B5493B"/>
    <w:rsid w:val="00B54FA3"/>
    <w:rsid w:val="00B555D6"/>
    <w:rsid w:val="00B569E2"/>
    <w:rsid w:val="00B56F69"/>
    <w:rsid w:val="00B56FE5"/>
    <w:rsid w:val="00B57758"/>
    <w:rsid w:val="00B57881"/>
    <w:rsid w:val="00B60CE9"/>
    <w:rsid w:val="00B61984"/>
    <w:rsid w:val="00B61A0D"/>
    <w:rsid w:val="00B6279F"/>
    <w:rsid w:val="00B631D7"/>
    <w:rsid w:val="00B644A2"/>
    <w:rsid w:val="00B64BEA"/>
    <w:rsid w:val="00B65D96"/>
    <w:rsid w:val="00B6633B"/>
    <w:rsid w:val="00B66460"/>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4A79"/>
    <w:rsid w:val="00B85885"/>
    <w:rsid w:val="00B8591E"/>
    <w:rsid w:val="00B85C1A"/>
    <w:rsid w:val="00B85F33"/>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24F4"/>
    <w:rsid w:val="00BA2A4D"/>
    <w:rsid w:val="00BA2D0C"/>
    <w:rsid w:val="00BA31AC"/>
    <w:rsid w:val="00BA380B"/>
    <w:rsid w:val="00BA3A3D"/>
    <w:rsid w:val="00BA3AF3"/>
    <w:rsid w:val="00BA433A"/>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5438"/>
    <w:rsid w:val="00BB62BD"/>
    <w:rsid w:val="00BB6BA0"/>
    <w:rsid w:val="00BB7A09"/>
    <w:rsid w:val="00BC0203"/>
    <w:rsid w:val="00BC03A1"/>
    <w:rsid w:val="00BC05AD"/>
    <w:rsid w:val="00BC14D3"/>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74A2"/>
    <w:rsid w:val="00BD2364"/>
    <w:rsid w:val="00BD2706"/>
    <w:rsid w:val="00BD31CE"/>
    <w:rsid w:val="00BD38F0"/>
    <w:rsid w:val="00BD5829"/>
    <w:rsid w:val="00BD6349"/>
    <w:rsid w:val="00BD6F57"/>
    <w:rsid w:val="00BD70C1"/>
    <w:rsid w:val="00BD77DB"/>
    <w:rsid w:val="00BE0416"/>
    <w:rsid w:val="00BE1B61"/>
    <w:rsid w:val="00BE20E4"/>
    <w:rsid w:val="00BE22A7"/>
    <w:rsid w:val="00BE250E"/>
    <w:rsid w:val="00BE27F7"/>
    <w:rsid w:val="00BE4AD3"/>
    <w:rsid w:val="00BE4EC0"/>
    <w:rsid w:val="00BE5B7B"/>
    <w:rsid w:val="00BE62F7"/>
    <w:rsid w:val="00BE65D1"/>
    <w:rsid w:val="00BE741E"/>
    <w:rsid w:val="00BE7904"/>
    <w:rsid w:val="00BE7EE0"/>
    <w:rsid w:val="00BE7F1A"/>
    <w:rsid w:val="00BF06E0"/>
    <w:rsid w:val="00BF091C"/>
    <w:rsid w:val="00BF0B85"/>
    <w:rsid w:val="00BF11E6"/>
    <w:rsid w:val="00BF180E"/>
    <w:rsid w:val="00BF2C01"/>
    <w:rsid w:val="00BF2E58"/>
    <w:rsid w:val="00BF34C2"/>
    <w:rsid w:val="00BF3579"/>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20072"/>
    <w:rsid w:val="00C21191"/>
    <w:rsid w:val="00C214D9"/>
    <w:rsid w:val="00C234F2"/>
    <w:rsid w:val="00C23E24"/>
    <w:rsid w:val="00C2490A"/>
    <w:rsid w:val="00C254F3"/>
    <w:rsid w:val="00C26019"/>
    <w:rsid w:val="00C26089"/>
    <w:rsid w:val="00C26137"/>
    <w:rsid w:val="00C262E7"/>
    <w:rsid w:val="00C26D48"/>
    <w:rsid w:val="00C27330"/>
    <w:rsid w:val="00C27465"/>
    <w:rsid w:val="00C31EFD"/>
    <w:rsid w:val="00C321F7"/>
    <w:rsid w:val="00C3257C"/>
    <w:rsid w:val="00C32D3C"/>
    <w:rsid w:val="00C33270"/>
    <w:rsid w:val="00C333FF"/>
    <w:rsid w:val="00C33524"/>
    <w:rsid w:val="00C3357F"/>
    <w:rsid w:val="00C342B1"/>
    <w:rsid w:val="00C344C7"/>
    <w:rsid w:val="00C3468C"/>
    <w:rsid w:val="00C34D0C"/>
    <w:rsid w:val="00C34FD9"/>
    <w:rsid w:val="00C355FE"/>
    <w:rsid w:val="00C356CD"/>
    <w:rsid w:val="00C365FD"/>
    <w:rsid w:val="00C37162"/>
    <w:rsid w:val="00C377AF"/>
    <w:rsid w:val="00C40422"/>
    <w:rsid w:val="00C407E5"/>
    <w:rsid w:val="00C4082A"/>
    <w:rsid w:val="00C41288"/>
    <w:rsid w:val="00C42E2F"/>
    <w:rsid w:val="00C43543"/>
    <w:rsid w:val="00C43D77"/>
    <w:rsid w:val="00C446E2"/>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2A"/>
    <w:rsid w:val="00C56C0A"/>
    <w:rsid w:val="00C57AFA"/>
    <w:rsid w:val="00C60129"/>
    <w:rsid w:val="00C60338"/>
    <w:rsid w:val="00C6033F"/>
    <w:rsid w:val="00C6043C"/>
    <w:rsid w:val="00C60F3B"/>
    <w:rsid w:val="00C60F4E"/>
    <w:rsid w:val="00C61AC3"/>
    <w:rsid w:val="00C6231A"/>
    <w:rsid w:val="00C63264"/>
    <w:rsid w:val="00C63B69"/>
    <w:rsid w:val="00C63FDD"/>
    <w:rsid w:val="00C6435D"/>
    <w:rsid w:val="00C6536C"/>
    <w:rsid w:val="00C65BFF"/>
    <w:rsid w:val="00C65EFD"/>
    <w:rsid w:val="00C6697A"/>
    <w:rsid w:val="00C66C34"/>
    <w:rsid w:val="00C6732C"/>
    <w:rsid w:val="00C6772E"/>
    <w:rsid w:val="00C70092"/>
    <w:rsid w:val="00C704BE"/>
    <w:rsid w:val="00C70A2A"/>
    <w:rsid w:val="00C70D15"/>
    <w:rsid w:val="00C70FE3"/>
    <w:rsid w:val="00C73055"/>
    <w:rsid w:val="00C73254"/>
    <w:rsid w:val="00C738F6"/>
    <w:rsid w:val="00C742B6"/>
    <w:rsid w:val="00C74BBD"/>
    <w:rsid w:val="00C7619D"/>
    <w:rsid w:val="00C772BC"/>
    <w:rsid w:val="00C773F8"/>
    <w:rsid w:val="00C77414"/>
    <w:rsid w:val="00C77583"/>
    <w:rsid w:val="00C77CBA"/>
    <w:rsid w:val="00C80A1E"/>
    <w:rsid w:val="00C80A4D"/>
    <w:rsid w:val="00C80C07"/>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69"/>
    <w:rsid w:val="00C9380B"/>
    <w:rsid w:val="00C9402D"/>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646A"/>
    <w:rsid w:val="00CA653B"/>
    <w:rsid w:val="00CA6569"/>
    <w:rsid w:val="00CA6AFF"/>
    <w:rsid w:val="00CA759C"/>
    <w:rsid w:val="00CA7B74"/>
    <w:rsid w:val="00CB0BAD"/>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31C6"/>
    <w:rsid w:val="00CC34D4"/>
    <w:rsid w:val="00CC363E"/>
    <w:rsid w:val="00CC55C0"/>
    <w:rsid w:val="00CC5A96"/>
    <w:rsid w:val="00CC6771"/>
    <w:rsid w:val="00CD0F7A"/>
    <w:rsid w:val="00CD1862"/>
    <w:rsid w:val="00CD1B24"/>
    <w:rsid w:val="00CD1CD7"/>
    <w:rsid w:val="00CD21C1"/>
    <w:rsid w:val="00CD281F"/>
    <w:rsid w:val="00CD2DC5"/>
    <w:rsid w:val="00CD30B2"/>
    <w:rsid w:val="00CD3157"/>
    <w:rsid w:val="00CD31F2"/>
    <w:rsid w:val="00CD337B"/>
    <w:rsid w:val="00CD50AF"/>
    <w:rsid w:val="00CD549C"/>
    <w:rsid w:val="00CD57D6"/>
    <w:rsid w:val="00CD5E2A"/>
    <w:rsid w:val="00CD604D"/>
    <w:rsid w:val="00CD6EFF"/>
    <w:rsid w:val="00CD7044"/>
    <w:rsid w:val="00CD74A6"/>
    <w:rsid w:val="00CD74C2"/>
    <w:rsid w:val="00CE002A"/>
    <w:rsid w:val="00CE03BD"/>
    <w:rsid w:val="00CE097C"/>
    <w:rsid w:val="00CE2646"/>
    <w:rsid w:val="00CE2B68"/>
    <w:rsid w:val="00CE2BB9"/>
    <w:rsid w:val="00CE2FE0"/>
    <w:rsid w:val="00CE3141"/>
    <w:rsid w:val="00CE3210"/>
    <w:rsid w:val="00CE50E3"/>
    <w:rsid w:val="00CE54E1"/>
    <w:rsid w:val="00CE74A4"/>
    <w:rsid w:val="00CE758B"/>
    <w:rsid w:val="00CE7ED6"/>
    <w:rsid w:val="00CF003F"/>
    <w:rsid w:val="00CF0518"/>
    <w:rsid w:val="00CF21FE"/>
    <w:rsid w:val="00CF2A5F"/>
    <w:rsid w:val="00CF2BD7"/>
    <w:rsid w:val="00CF367D"/>
    <w:rsid w:val="00CF3B02"/>
    <w:rsid w:val="00CF4A55"/>
    <w:rsid w:val="00CF711D"/>
    <w:rsid w:val="00CF763B"/>
    <w:rsid w:val="00CF7DCB"/>
    <w:rsid w:val="00D00254"/>
    <w:rsid w:val="00D00255"/>
    <w:rsid w:val="00D00726"/>
    <w:rsid w:val="00D00C4D"/>
    <w:rsid w:val="00D0103B"/>
    <w:rsid w:val="00D01082"/>
    <w:rsid w:val="00D0271A"/>
    <w:rsid w:val="00D027DB"/>
    <w:rsid w:val="00D0299B"/>
    <w:rsid w:val="00D02D39"/>
    <w:rsid w:val="00D03637"/>
    <w:rsid w:val="00D03F82"/>
    <w:rsid w:val="00D042B3"/>
    <w:rsid w:val="00D04B37"/>
    <w:rsid w:val="00D05841"/>
    <w:rsid w:val="00D06724"/>
    <w:rsid w:val="00D06787"/>
    <w:rsid w:val="00D071EB"/>
    <w:rsid w:val="00D07A23"/>
    <w:rsid w:val="00D07C01"/>
    <w:rsid w:val="00D1000D"/>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1311"/>
    <w:rsid w:val="00D2273D"/>
    <w:rsid w:val="00D2298A"/>
    <w:rsid w:val="00D244B3"/>
    <w:rsid w:val="00D25888"/>
    <w:rsid w:val="00D25AC6"/>
    <w:rsid w:val="00D26750"/>
    <w:rsid w:val="00D30509"/>
    <w:rsid w:val="00D317A4"/>
    <w:rsid w:val="00D31B25"/>
    <w:rsid w:val="00D32532"/>
    <w:rsid w:val="00D32AB1"/>
    <w:rsid w:val="00D32EA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7460"/>
    <w:rsid w:val="00D479AF"/>
    <w:rsid w:val="00D47CD3"/>
    <w:rsid w:val="00D47E63"/>
    <w:rsid w:val="00D504AA"/>
    <w:rsid w:val="00D50EFC"/>
    <w:rsid w:val="00D50FA3"/>
    <w:rsid w:val="00D513CD"/>
    <w:rsid w:val="00D517C5"/>
    <w:rsid w:val="00D522AB"/>
    <w:rsid w:val="00D52595"/>
    <w:rsid w:val="00D529CE"/>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65F1"/>
    <w:rsid w:val="00D66D0A"/>
    <w:rsid w:val="00D67953"/>
    <w:rsid w:val="00D708A7"/>
    <w:rsid w:val="00D70E0F"/>
    <w:rsid w:val="00D7145E"/>
    <w:rsid w:val="00D716B8"/>
    <w:rsid w:val="00D71F41"/>
    <w:rsid w:val="00D7206C"/>
    <w:rsid w:val="00D725F4"/>
    <w:rsid w:val="00D72ABA"/>
    <w:rsid w:val="00D74278"/>
    <w:rsid w:val="00D74A32"/>
    <w:rsid w:val="00D76A67"/>
    <w:rsid w:val="00D76E6B"/>
    <w:rsid w:val="00D8036D"/>
    <w:rsid w:val="00D8077A"/>
    <w:rsid w:val="00D81490"/>
    <w:rsid w:val="00D82265"/>
    <w:rsid w:val="00D8227A"/>
    <w:rsid w:val="00D82C3B"/>
    <w:rsid w:val="00D833F9"/>
    <w:rsid w:val="00D8442C"/>
    <w:rsid w:val="00D84678"/>
    <w:rsid w:val="00D848A6"/>
    <w:rsid w:val="00D84A55"/>
    <w:rsid w:val="00D86770"/>
    <w:rsid w:val="00D867D9"/>
    <w:rsid w:val="00D86AA7"/>
    <w:rsid w:val="00D86F79"/>
    <w:rsid w:val="00D8763B"/>
    <w:rsid w:val="00D90AA7"/>
    <w:rsid w:val="00D91508"/>
    <w:rsid w:val="00D94A90"/>
    <w:rsid w:val="00D957C9"/>
    <w:rsid w:val="00D9593D"/>
    <w:rsid w:val="00D960C3"/>
    <w:rsid w:val="00D967EF"/>
    <w:rsid w:val="00D96923"/>
    <w:rsid w:val="00D97B4C"/>
    <w:rsid w:val="00D97F2E"/>
    <w:rsid w:val="00DA010C"/>
    <w:rsid w:val="00DA01EC"/>
    <w:rsid w:val="00DA0343"/>
    <w:rsid w:val="00DA0A1D"/>
    <w:rsid w:val="00DA0AD5"/>
    <w:rsid w:val="00DA0EA4"/>
    <w:rsid w:val="00DA1830"/>
    <w:rsid w:val="00DA20B8"/>
    <w:rsid w:val="00DA21B7"/>
    <w:rsid w:val="00DA233D"/>
    <w:rsid w:val="00DA2561"/>
    <w:rsid w:val="00DA258A"/>
    <w:rsid w:val="00DA2A68"/>
    <w:rsid w:val="00DA2CAA"/>
    <w:rsid w:val="00DA354D"/>
    <w:rsid w:val="00DA3704"/>
    <w:rsid w:val="00DA3CB5"/>
    <w:rsid w:val="00DA4DE6"/>
    <w:rsid w:val="00DA5851"/>
    <w:rsid w:val="00DA5C95"/>
    <w:rsid w:val="00DA6146"/>
    <w:rsid w:val="00DA64DA"/>
    <w:rsid w:val="00DA77E5"/>
    <w:rsid w:val="00DB1564"/>
    <w:rsid w:val="00DB1E2E"/>
    <w:rsid w:val="00DB2312"/>
    <w:rsid w:val="00DB23F5"/>
    <w:rsid w:val="00DB29C1"/>
    <w:rsid w:val="00DB2E8A"/>
    <w:rsid w:val="00DB3C36"/>
    <w:rsid w:val="00DB3D22"/>
    <w:rsid w:val="00DB3FE4"/>
    <w:rsid w:val="00DB42C9"/>
    <w:rsid w:val="00DB472C"/>
    <w:rsid w:val="00DB4765"/>
    <w:rsid w:val="00DB6CC6"/>
    <w:rsid w:val="00DB7E7D"/>
    <w:rsid w:val="00DC0804"/>
    <w:rsid w:val="00DC0C5B"/>
    <w:rsid w:val="00DC19B6"/>
    <w:rsid w:val="00DC29C5"/>
    <w:rsid w:val="00DC2DD6"/>
    <w:rsid w:val="00DC2F86"/>
    <w:rsid w:val="00DC3079"/>
    <w:rsid w:val="00DC3445"/>
    <w:rsid w:val="00DC4323"/>
    <w:rsid w:val="00DC4A3F"/>
    <w:rsid w:val="00DC4CB6"/>
    <w:rsid w:val="00DC68D9"/>
    <w:rsid w:val="00DC6FA0"/>
    <w:rsid w:val="00DC7B2D"/>
    <w:rsid w:val="00DD200C"/>
    <w:rsid w:val="00DD301A"/>
    <w:rsid w:val="00DD31E1"/>
    <w:rsid w:val="00DD36FD"/>
    <w:rsid w:val="00DD3948"/>
    <w:rsid w:val="00DD4018"/>
    <w:rsid w:val="00DD405F"/>
    <w:rsid w:val="00DD5677"/>
    <w:rsid w:val="00DD7275"/>
    <w:rsid w:val="00DE0B45"/>
    <w:rsid w:val="00DE1331"/>
    <w:rsid w:val="00DE1BCF"/>
    <w:rsid w:val="00DE2301"/>
    <w:rsid w:val="00DE3C9E"/>
    <w:rsid w:val="00DE4509"/>
    <w:rsid w:val="00DE5768"/>
    <w:rsid w:val="00DE58B0"/>
    <w:rsid w:val="00DE5AD1"/>
    <w:rsid w:val="00DE61B8"/>
    <w:rsid w:val="00DE70C7"/>
    <w:rsid w:val="00DE7909"/>
    <w:rsid w:val="00DF0FD3"/>
    <w:rsid w:val="00DF31C2"/>
    <w:rsid w:val="00DF43B6"/>
    <w:rsid w:val="00DF4A35"/>
    <w:rsid w:val="00DF4FC4"/>
    <w:rsid w:val="00DF50B8"/>
    <w:rsid w:val="00DF57AC"/>
    <w:rsid w:val="00DF5FCA"/>
    <w:rsid w:val="00DF6909"/>
    <w:rsid w:val="00DF695C"/>
    <w:rsid w:val="00DF6DF0"/>
    <w:rsid w:val="00DF7F2D"/>
    <w:rsid w:val="00E0021F"/>
    <w:rsid w:val="00E00DE7"/>
    <w:rsid w:val="00E01A82"/>
    <w:rsid w:val="00E02C3D"/>
    <w:rsid w:val="00E030EF"/>
    <w:rsid w:val="00E031E0"/>
    <w:rsid w:val="00E03794"/>
    <w:rsid w:val="00E037A1"/>
    <w:rsid w:val="00E03C8B"/>
    <w:rsid w:val="00E05843"/>
    <w:rsid w:val="00E05998"/>
    <w:rsid w:val="00E05B40"/>
    <w:rsid w:val="00E0788B"/>
    <w:rsid w:val="00E10FC2"/>
    <w:rsid w:val="00E1135F"/>
    <w:rsid w:val="00E12541"/>
    <w:rsid w:val="00E12C90"/>
    <w:rsid w:val="00E12E2C"/>
    <w:rsid w:val="00E13003"/>
    <w:rsid w:val="00E13FAA"/>
    <w:rsid w:val="00E141C3"/>
    <w:rsid w:val="00E15051"/>
    <w:rsid w:val="00E1531D"/>
    <w:rsid w:val="00E156B7"/>
    <w:rsid w:val="00E15D25"/>
    <w:rsid w:val="00E1692D"/>
    <w:rsid w:val="00E16944"/>
    <w:rsid w:val="00E17185"/>
    <w:rsid w:val="00E17517"/>
    <w:rsid w:val="00E203C9"/>
    <w:rsid w:val="00E208B8"/>
    <w:rsid w:val="00E212F0"/>
    <w:rsid w:val="00E212FB"/>
    <w:rsid w:val="00E22734"/>
    <w:rsid w:val="00E24277"/>
    <w:rsid w:val="00E244B8"/>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B22"/>
    <w:rsid w:val="00E35C0C"/>
    <w:rsid w:val="00E36B13"/>
    <w:rsid w:val="00E36B5D"/>
    <w:rsid w:val="00E3723C"/>
    <w:rsid w:val="00E37878"/>
    <w:rsid w:val="00E400E8"/>
    <w:rsid w:val="00E4056D"/>
    <w:rsid w:val="00E406FA"/>
    <w:rsid w:val="00E40842"/>
    <w:rsid w:val="00E40FF0"/>
    <w:rsid w:val="00E41B7D"/>
    <w:rsid w:val="00E42906"/>
    <w:rsid w:val="00E429FE"/>
    <w:rsid w:val="00E42F71"/>
    <w:rsid w:val="00E44D6B"/>
    <w:rsid w:val="00E45771"/>
    <w:rsid w:val="00E45BB2"/>
    <w:rsid w:val="00E4606E"/>
    <w:rsid w:val="00E465C4"/>
    <w:rsid w:val="00E46970"/>
    <w:rsid w:val="00E4705B"/>
    <w:rsid w:val="00E50321"/>
    <w:rsid w:val="00E50CD0"/>
    <w:rsid w:val="00E50FF3"/>
    <w:rsid w:val="00E51ABC"/>
    <w:rsid w:val="00E51B71"/>
    <w:rsid w:val="00E51E8D"/>
    <w:rsid w:val="00E526F0"/>
    <w:rsid w:val="00E527DF"/>
    <w:rsid w:val="00E52C6C"/>
    <w:rsid w:val="00E53165"/>
    <w:rsid w:val="00E536C0"/>
    <w:rsid w:val="00E545F9"/>
    <w:rsid w:val="00E54CF6"/>
    <w:rsid w:val="00E5571D"/>
    <w:rsid w:val="00E55865"/>
    <w:rsid w:val="00E56FCA"/>
    <w:rsid w:val="00E57155"/>
    <w:rsid w:val="00E6034B"/>
    <w:rsid w:val="00E60CF4"/>
    <w:rsid w:val="00E60F66"/>
    <w:rsid w:val="00E6140B"/>
    <w:rsid w:val="00E62D7C"/>
    <w:rsid w:val="00E62F0F"/>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1658"/>
    <w:rsid w:val="00E71D14"/>
    <w:rsid w:val="00E72AF5"/>
    <w:rsid w:val="00E744F6"/>
    <w:rsid w:val="00E751A7"/>
    <w:rsid w:val="00E75ECD"/>
    <w:rsid w:val="00E76558"/>
    <w:rsid w:val="00E766C7"/>
    <w:rsid w:val="00E77618"/>
    <w:rsid w:val="00E7776C"/>
    <w:rsid w:val="00E800A2"/>
    <w:rsid w:val="00E802E7"/>
    <w:rsid w:val="00E823BE"/>
    <w:rsid w:val="00E854C7"/>
    <w:rsid w:val="00E86172"/>
    <w:rsid w:val="00E86E99"/>
    <w:rsid w:val="00E873A8"/>
    <w:rsid w:val="00E8787E"/>
    <w:rsid w:val="00E9013F"/>
    <w:rsid w:val="00E912A4"/>
    <w:rsid w:val="00E91329"/>
    <w:rsid w:val="00E913C3"/>
    <w:rsid w:val="00E91466"/>
    <w:rsid w:val="00E917E1"/>
    <w:rsid w:val="00E924AA"/>
    <w:rsid w:val="00E9271A"/>
    <w:rsid w:val="00E92A55"/>
    <w:rsid w:val="00E9329C"/>
    <w:rsid w:val="00E94074"/>
    <w:rsid w:val="00E941C1"/>
    <w:rsid w:val="00E9551C"/>
    <w:rsid w:val="00E95657"/>
    <w:rsid w:val="00E95D07"/>
    <w:rsid w:val="00EA0168"/>
    <w:rsid w:val="00EA0516"/>
    <w:rsid w:val="00EA0C63"/>
    <w:rsid w:val="00EA0CD3"/>
    <w:rsid w:val="00EA0D24"/>
    <w:rsid w:val="00EA2ADC"/>
    <w:rsid w:val="00EA400C"/>
    <w:rsid w:val="00EA4834"/>
    <w:rsid w:val="00EA4C8F"/>
    <w:rsid w:val="00EA544F"/>
    <w:rsid w:val="00EA5EBF"/>
    <w:rsid w:val="00EA60DF"/>
    <w:rsid w:val="00EA6F69"/>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EBD"/>
    <w:rsid w:val="00EC5031"/>
    <w:rsid w:val="00EC519B"/>
    <w:rsid w:val="00EC57A8"/>
    <w:rsid w:val="00EC6018"/>
    <w:rsid w:val="00EC6D58"/>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A1E"/>
    <w:rsid w:val="00ED7ABB"/>
    <w:rsid w:val="00ED7C31"/>
    <w:rsid w:val="00EE0284"/>
    <w:rsid w:val="00EE0330"/>
    <w:rsid w:val="00EE0684"/>
    <w:rsid w:val="00EE1F4F"/>
    <w:rsid w:val="00EE26F4"/>
    <w:rsid w:val="00EE2B1A"/>
    <w:rsid w:val="00EE2CFC"/>
    <w:rsid w:val="00EE2DF2"/>
    <w:rsid w:val="00EE34B4"/>
    <w:rsid w:val="00EE3A9C"/>
    <w:rsid w:val="00EE3C2C"/>
    <w:rsid w:val="00EE3EC2"/>
    <w:rsid w:val="00EE4406"/>
    <w:rsid w:val="00EE516D"/>
    <w:rsid w:val="00EE5517"/>
    <w:rsid w:val="00EE65F9"/>
    <w:rsid w:val="00EE67F2"/>
    <w:rsid w:val="00EE6EAE"/>
    <w:rsid w:val="00EE7CD2"/>
    <w:rsid w:val="00EF0303"/>
    <w:rsid w:val="00EF03BB"/>
    <w:rsid w:val="00EF045B"/>
    <w:rsid w:val="00EF17B8"/>
    <w:rsid w:val="00EF1EF2"/>
    <w:rsid w:val="00EF2395"/>
    <w:rsid w:val="00EF24F1"/>
    <w:rsid w:val="00EF26A8"/>
    <w:rsid w:val="00EF2AD2"/>
    <w:rsid w:val="00EF2F59"/>
    <w:rsid w:val="00EF3DDB"/>
    <w:rsid w:val="00EF3E87"/>
    <w:rsid w:val="00EF3F9D"/>
    <w:rsid w:val="00EF4884"/>
    <w:rsid w:val="00EF49A3"/>
    <w:rsid w:val="00EF5E4A"/>
    <w:rsid w:val="00EF60BA"/>
    <w:rsid w:val="00EF67B8"/>
    <w:rsid w:val="00EF69A5"/>
    <w:rsid w:val="00EF7B7F"/>
    <w:rsid w:val="00F003F7"/>
    <w:rsid w:val="00F007DA"/>
    <w:rsid w:val="00F03BBA"/>
    <w:rsid w:val="00F03D66"/>
    <w:rsid w:val="00F03ED2"/>
    <w:rsid w:val="00F042FF"/>
    <w:rsid w:val="00F0431E"/>
    <w:rsid w:val="00F04C89"/>
    <w:rsid w:val="00F0518E"/>
    <w:rsid w:val="00F06862"/>
    <w:rsid w:val="00F07A38"/>
    <w:rsid w:val="00F07EA0"/>
    <w:rsid w:val="00F103E1"/>
    <w:rsid w:val="00F11324"/>
    <w:rsid w:val="00F11665"/>
    <w:rsid w:val="00F11E5A"/>
    <w:rsid w:val="00F128E9"/>
    <w:rsid w:val="00F12B60"/>
    <w:rsid w:val="00F12FD4"/>
    <w:rsid w:val="00F13418"/>
    <w:rsid w:val="00F13B36"/>
    <w:rsid w:val="00F13B7B"/>
    <w:rsid w:val="00F14328"/>
    <w:rsid w:val="00F1494C"/>
    <w:rsid w:val="00F149CB"/>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78D"/>
    <w:rsid w:val="00F23C58"/>
    <w:rsid w:val="00F249C1"/>
    <w:rsid w:val="00F24FA9"/>
    <w:rsid w:val="00F25577"/>
    <w:rsid w:val="00F256ED"/>
    <w:rsid w:val="00F258FA"/>
    <w:rsid w:val="00F25C1E"/>
    <w:rsid w:val="00F26145"/>
    <w:rsid w:val="00F2643A"/>
    <w:rsid w:val="00F265AC"/>
    <w:rsid w:val="00F27799"/>
    <w:rsid w:val="00F309DB"/>
    <w:rsid w:val="00F30B91"/>
    <w:rsid w:val="00F30C08"/>
    <w:rsid w:val="00F31A22"/>
    <w:rsid w:val="00F31DE7"/>
    <w:rsid w:val="00F3253D"/>
    <w:rsid w:val="00F3308C"/>
    <w:rsid w:val="00F343CA"/>
    <w:rsid w:val="00F34A21"/>
    <w:rsid w:val="00F3511C"/>
    <w:rsid w:val="00F35270"/>
    <w:rsid w:val="00F354A6"/>
    <w:rsid w:val="00F35850"/>
    <w:rsid w:val="00F35AAC"/>
    <w:rsid w:val="00F35B88"/>
    <w:rsid w:val="00F35E49"/>
    <w:rsid w:val="00F36222"/>
    <w:rsid w:val="00F3681A"/>
    <w:rsid w:val="00F405D2"/>
    <w:rsid w:val="00F4098B"/>
    <w:rsid w:val="00F41427"/>
    <w:rsid w:val="00F42854"/>
    <w:rsid w:val="00F4287B"/>
    <w:rsid w:val="00F4311A"/>
    <w:rsid w:val="00F43909"/>
    <w:rsid w:val="00F43B28"/>
    <w:rsid w:val="00F45343"/>
    <w:rsid w:val="00F45E28"/>
    <w:rsid w:val="00F46B32"/>
    <w:rsid w:val="00F46DBE"/>
    <w:rsid w:val="00F4770B"/>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046"/>
    <w:rsid w:val="00F574BE"/>
    <w:rsid w:val="00F60A7A"/>
    <w:rsid w:val="00F60AFF"/>
    <w:rsid w:val="00F60FB6"/>
    <w:rsid w:val="00F6124C"/>
    <w:rsid w:val="00F61D95"/>
    <w:rsid w:val="00F62142"/>
    <w:rsid w:val="00F6296C"/>
    <w:rsid w:val="00F62FCB"/>
    <w:rsid w:val="00F64943"/>
    <w:rsid w:val="00F6548D"/>
    <w:rsid w:val="00F6566F"/>
    <w:rsid w:val="00F66248"/>
    <w:rsid w:val="00F6666A"/>
    <w:rsid w:val="00F70510"/>
    <w:rsid w:val="00F7154C"/>
    <w:rsid w:val="00F71A2F"/>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210F"/>
    <w:rsid w:val="00F8221E"/>
    <w:rsid w:val="00F82852"/>
    <w:rsid w:val="00F8315F"/>
    <w:rsid w:val="00F83777"/>
    <w:rsid w:val="00F83BDE"/>
    <w:rsid w:val="00F83D57"/>
    <w:rsid w:val="00F83E26"/>
    <w:rsid w:val="00F8465A"/>
    <w:rsid w:val="00F84D92"/>
    <w:rsid w:val="00F85E23"/>
    <w:rsid w:val="00F86E60"/>
    <w:rsid w:val="00F8791D"/>
    <w:rsid w:val="00F87B23"/>
    <w:rsid w:val="00F87E04"/>
    <w:rsid w:val="00F87F7E"/>
    <w:rsid w:val="00F90475"/>
    <w:rsid w:val="00F90D22"/>
    <w:rsid w:val="00F9187D"/>
    <w:rsid w:val="00F91C7F"/>
    <w:rsid w:val="00F91D74"/>
    <w:rsid w:val="00F921D9"/>
    <w:rsid w:val="00F9281E"/>
    <w:rsid w:val="00F935DC"/>
    <w:rsid w:val="00F9366F"/>
    <w:rsid w:val="00F94111"/>
    <w:rsid w:val="00F94188"/>
    <w:rsid w:val="00F94549"/>
    <w:rsid w:val="00F95515"/>
    <w:rsid w:val="00F95E89"/>
    <w:rsid w:val="00F97B67"/>
    <w:rsid w:val="00F97D54"/>
    <w:rsid w:val="00F97DE7"/>
    <w:rsid w:val="00FA02DE"/>
    <w:rsid w:val="00FA03EC"/>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7213"/>
    <w:rsid w:val="00FC7242"/>
    <w:rsid w:val="00FC7906"/>
    <w:rsid w:val="00FC7AA1"/>
    <w:rsid w:val="00FD179A"/>
    <w:rsid w:val="00FD24E9"/>
    <w:rsid w:val="00FD25B0"/>
    <w:rsid w:val="00FD2923"/>
    <w:rsid w:val="00FD31DB"/>
    <w:rsid w:val="00FD371F"/>
    <w:rsid w:val="00FD3E66"/>
    <w:rsid w:val="00FD4A37"/>
    <w:rsid w:val="00FD4CB7"/>
    <w:rsid w:val="00FD5DB9"/>
    <w:rsid w:val="00FD5DFD"/>
    <w:rsid w:val="00FD6BBB"/>
    <w:rsid w:val="00FD753F"/>
    <w:rsid w:val="00FD7965"/>
    <w:rsid w:val="00FE0131"/>
    <w:rsid w:val="00FE092D"/>
    <w:rsid w:val="00FE14C9"/>
    <w:rsid w:val="00FE151F"/>
    <w:rsid w:val="00FE1910"/>
    <w:rsid w:val="00FE2411"/>
    <w:rsid w:val="00FE253F"/>
    <w:rsid w:val="00FE372A"/>
    <w:rsid w:val="00FE4910"/>
    <w:rsid w:val="00FE4912"/>
    <w:rsid w:val="00FE6B81"/>
    <w:rsid w:val="00FE6BB9"/>
    <w:rsid w:val="00FE7E0E"/>
    <w:rsid w:val="00FF02B8"/>
    <w:rsid w:val="00FF12C7"/>
    <w:rsid w:val="00FF1FC9"/>
    <w:rsid w:val="00FF28FE"/>
    <w:rsid w:val="00FF295E"/>
    <w:rsid w:val="00FF3467"/>
    <w:rsid w:val="00FF390F"/>
    <w:rsid w:val="00FF3B5F"/>
    <w:rsid w:val="00FF436F"/>
    <w:rsid w:val="00FF48E9"/>
    <w:rsid w:val="00FF4EBF"/>
    <w:rsid w:val="00FF5271"/>
    <w:rsid w:val="00FF5A19"/>
    <w:rsid w:val="00FF62E1"/>
    <w:rsid w:val="00FF6592"/>
    <w:rsid w:val="00FF71B8"/>
    <w:rsid w:val="00FF736D"/>
    <w:rsid w:val="00FF79F3"/>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69</TotalTime>
  <Pages>11</Pages>
  <Words>4409</Words>
  <Characters>2513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689</cp:revision>
  <dcterms:created xsi:type="dcterms:W3CDTF">2023-10-18T00:28:00Z</dcterms:created>
  <dcterms:modified xsi:type="dcterms:W3CDTF">2023-10-19T03:06:00Z</dcterms:modified>
</cp:coreProperties>
</file>